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84D2DE" w14:textId="287A2D04" w:rsidR="00EA6452" w:rsidRPr="005E2DCD" w:rsidRDefault="00EA6452" w:rsidP="00EA6452">
      <w:pPr>
        <w:spacing w:line="480" w:lineRule="auto"/>
        <w:ind w:right="78"/>
        <w:jc w:val="center"/>
        <w:rPr>
          <w:rFonts w:eastAsiaTheme="minorEastAsia"/>
        </w:rPr>
      </w:pPr>
      <w:r w:rsidRPr="005E2DCD">
        <w:rPr>
          <w:rFonts w:eastAsiaTheme="minorEastAsia"/>
        </w:rPr>
        <w:t>SUPPLEMENTAL TABLES AN</w:t>
      </w:r>
      <w:r w:rsidR="00EB4829" w:rsidRPr="005E2DCD">
        <w:rPr>
          <w:rFonts w:eastAsiaTheme="minorEastAsia"/>
        </w:rPr>
        <w:t>D</w:t>
      </w:r>
      <w:r w:rsidRPr="005E2DCD">
        <w:rPr>
          <w:rFonts w:eastAsiaTheme="minorEastAsia"/>
        </w:rPr>
        <w:t xml:space="preserve"> FIGURES</w:t>
      </w:r>
    </w:p>
    <w:p w14:paraId="499A766D" w14:textId="77777777" w:rsidR="00EA6452" w:rsidRPr="005E2DCD" w:rsidRDefault="00EA6452" w:rsidP="00EA6452">
      <w:pPr>
        <w:outlineLvl w:val="0"/>
      </w:pPr>
    </w:p>
    <w:p w14:paraId="45BDFD1A" w14:textId="77777777" w:rsidR="00EA6452" w:rsidRPr="005E2DCD" w:rsidRDefault="00EA6452" w:rsidP="00EA6452">
      <w:pPr>
        <w:outlineLvl w:val="0"/>
      </w:pPr>
      <w:r w:rsidRPr="005E2DCD">
        <w:t>Table S1. List of primers used in this study</w:t>
      </w:r>
    </w:p>
    <w:p w14:paraId="24A3AF8E" w14:textId="77777777" w:rsidR="00EA6452" w:rsidRPr="005E2DCD" w:rsidRDefault="00EA6452" w:rsidP="00EA6452"/>
    <w:tbl>
      <w:tblPr>
        <w:tblW w:w="7951" w:type="dxa"/>
        <w:tblInd w:w="95" w:type="dxa"/>
        <w:tblLayout w:type="fixed"/>
        <w:tblLook w:val="0000" w:firstRow="0" w:lastRow="0" w:firstColumn="0" w:lastColumn="0" w:noHBand="0" w:noVBand="0"/>
      </w:tblPr>
      <w:tblGrid>
        <w:gridCol w:w="580"/>
        <w:gridCol w:w="2552"/>
        <w:gridCol w:w="4819"/>
      </w:tblGrid>
      <w:tr w:rsidR="000B6B65" w:rsidRPr="005E2DCD" w14:paraId="48EDF0B2" w14:textId="77777777" w:rsidTr="00CB5DFC">
        <w:trPr>
          <w:trHeight w:val="320"/>
        </w:trPr>
        <w:tc>
          <w:tcPr>
            <w:tcW w:w="3132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36929DA6" w14:textId="77777777" w:rsidR="000B6B65" w:rsidRPr="005E2DCD" w:rsidRDefault="000B6B65" w:rsidP="00CB5DFC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Descriptions and primers</w:t>
            </w:r>
          </w:p>
        </w:tc>
        <w:tc>
          <w:tcPr>
            <w:tcW w:w="481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31B6B296" w14:textId="77777777" w:rsidR="000B6B65" w:rsidRPr="005E2DCD" w:rsidRDefault="000B6B65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Sequence 5’ to 3’</w:t>
            </w:r>
          </w:p>
        </w:tc>
      </w:tr>
      <w:tr w:rsidR="00EA6452" w:rsidRPr="005E2DCD" w14:paraId="51D1B683" w14:textId="77777777" w:rsidTr="00CB5DFC">
        <w:trPr>
          <w:trHeight w:val="300"/>
        </w:trPr>
        <w:tc>
          <w:tcPr>
            <w:tcW w:w="79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37AC16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i/>
                <w:iCs/>
                <w:color w:val="000000"/>
                <w:kern w:val="0"/>
              </w:rPr>
              <w:t>For amplification of the ad-3B gene</w:t>
            </w:r>
          </w:p>
        </w:tc>
      </w:tr>
      <w:tr w:rsidR="00CE11D6" w:rsidRPr="005E2DCD" w14:paraId="0A706262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53966E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BEE7CF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L2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CFAEC4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GGCAAATCGGTTCCTGTTGAACTC</w:t>
            </w:r>
          </w:p>
        </w:tc>
      </w:tr>
      <w:tr w:rsidR="00CE11D6" w:rsidRPr="005E2DCD" w14:paraId="717E3651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7B0087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CFF3FD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R2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D00C8C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CTGTCAAGTCCGTCGAGGTGTGTT</w:t>
            </w:r>
          </w:p>
        </w:tc>
      </w:tr>
      <w:tr w:rsidR="00CE11D6" w:rsidRPr="005E2DCD" w14:paraId="25379867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F6AB01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0AF64B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L3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97662D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CGCCTTCTCATCCAAGAAATCCAC</w:t>
            </w:r>
          </w:p>
        </w:tc>
      </w:tr>
      <w:tr w:rsidR="00CE11D6" w:rsidRPr="005E2DCD" w14:paraId="01057FFF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DE68E7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6B5CAE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R3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CF553A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TTGCGGAAACTGGAATGAGGAACT</w:t>
            </w:r>
          </w:p>
        </w:tc>
      </w:tr>
      <w:tr w:rsidR="00CE11D6" w:rsidRPr="005E2DCD" w14:paraId="5FE56A06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0BF8A8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4F2684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L2(2)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8560F4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GTTTTAGCAAGGCGCAAGAC</w:t>
            </w:r>
          </w:p>
        </w:tc>
      </w:tr>
      <w:tr w:rsidR="00CE11D6" w:rsidRPr="005E2DCD" w14:paraId="26E58835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214BE8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69FA6B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R2(2)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B8AD84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AACGTAGCGTGCTCTTGACA</w:t>
            </w:r>
          </w:p>
        </w:tc>
      </w:tr>
      <w:tr w:rsidR="00CE11D6" w:rsidRPr="005E2DCD" w14:paraId="260472F6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A7186B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609F6D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LK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D121A4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CGGCAGTTGACTTGATTGACGT</w:t>
            </w:r>
          </w:p>
        </w:tc>
      </w:tr>
      <w:tr w:rsidR="00CE11D6" w:rsidRPr="005E2DCD" w14:paraId="6F40251E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BB0DCE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0D416D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RK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939ECE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ATTCGTGCATACCAAGTGTGTCC</w:t>
            </w:r>
          </w:p>
        </w:tc>
      </w:tr>
      <w:tr w:rsidR="00EA6452" w:rsidRPr="005E2DCD" w14:paraId="558CEE4D" w14:textId="77777777" w:rsidTr="00CB5DFC">
        <w:trPr>
          <w:trHeight w:val="300"/>
        </w:trPr>
        <w:tc>
          <w:tcPr>
            <w:tcW w:w="79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DCD967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i/>
                <w:iCs/>
                <w:color w:val="000000"/>
                <w:kern w:val="0"/>
              </w:rPr>
            </w:pPr>
            <w:r w:rsidRPr="005E2DCD">
              <w:rPr>
                <w:rFonts w:eastAsia="SimSun" w:cstheme="minorBidi"/>
                <w:i/>
                <w:iCs/>
                <w:color w:val="000000"/>
                <w:kern w:val="0"/>
              </w:rPr>
              <w:t>For DNA sequencing of the ad-3B gene</w:t>
            </w:r>
          </w:p>
        </w:tc>
      </w:tr>
      <w:tr w:rsidR="00CE11D6" w:rsidRPr="005E2DCD" w14:paraId="46DC246C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9EEE6B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2D4EAB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d1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2FE11F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CTTGAGCATGAAGGGAAAGC</w:t>
            </w:r>
          </w:p>
        </w:tc>
      </w:tr>
      <w:tr w:rsidR="00CE11D6" w:rsidRPr="005E2DCD" w14:paraId="6805FD52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6E2BFD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9A39D7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u2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A9B808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TATTCACAAGCCGCCTATCC</w:t>
            </w:r>
          </w:p>
        </w:tc>
      </w:tr>
      <w:tr w:rsidR="00CE11D6" w:rsidRPr="005E2DCD" w14:paraId="4CED28DD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D41AB7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11B5DA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d2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7A17BB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TCAATGGTGTAGTGGCCTGA</w:t>
            </w:r>
          </w:p>
        </w:tc>
      </w:tr>
      <w:tr w:rsidR="00CE11D6" w:rsidRPr="005E2DCD" w14:paraId="7C3DE327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458E83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790478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u3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AD3101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TGTCTGTGAGCAGGCTAGGA</w:t>
            </w:r>
          </w:p>
        </w:tc>
      </w:tr>
      <w:tr w:rsidR="00CE11D6" w:rsidRPr="005E2DCD" w14:paraId="11388B08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404FAB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3D40BD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d3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E988F8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AGAGCCCATCGTGACCAGTA</w:t>
            </w:r>
          </w:p>
        </w:tc>
      </w:tr>
      <w:tr w:rsidR="00CE11D6" w:rsidRPr="005E2DCD" w14:paraId="7EEEB806" w14:textId="77777777" w:rsidTr="00CB5DFC">
        <w:trPr>
          <w:trHeight w:val="300"/>
        </w:trPr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3A6BD3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476726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u4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D136B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GCTGCTTCTGCTGAGCAACT</w:t>
            </w:r>
          </w:p>
        </w:tc>
      </w:tr>
      <w:tr w:rsidR="00CE11D6" w:rsidRPr="005E2DCD" w14:paraId="36757EFC" w14:textId="77777777" w:rsidTr="00CB5DFC">
        <w:trPr>
          <w:trHeight w:val="320"/>
        </w:trPr>
        <w:tc>
          <w:tcPr>
            <w:tcW w:w="5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2716BB50" w14:textId="77777777" w:rsidR="00EA6452" w:rsidRPr="005E2DCD" w:rsidRDefault="00EA6452" w:rsidP="00EA6452">
            <w:pPr>
              <w:widowControl/>
              <w:jc w:val="left"/>
              <w:rPr>
                <w:rFonts w:ascii="Verdana" w:eastAsia="SimSun" w:hAnsi="Verdana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2E1CACBA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3B-d4</w:t>
            </w:r>
          </w:p>
        </w:tc>
        <w:tc>
          <w:tcPr>
            <w:tcW w:w="48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1D1B2C0C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</w:rPr>
            </w:pPr>
            <w:r w:rsidRPr="005E2DCD">
              <w:rPr>
                <w:rFonts w:eastAsia="SimSun" w:cstheme="minorBidi"/>
                <w:color w:val="000000"/>
                <w:kern w:val="0"/>
              </w:rPr>
              <w:t>GCCACTGTCCGTGTTCTTTA</w:t>
            </w:r>
          </w:p>
        </w:tc>
      </w:tr>
    </w:tbl>
    <w:p w14:paraId="54954CFB" w14:textId="77777777" w:rsidR="00EA6452" w:rsidRPr="005E2DCD" w:rsidRDefault="00EA6452">
      <w:pPr>
        <w:widowControl/>
        <w:jc w:val="left"/>
        <w:rPr>
          <w:rFonts w:ascii="SimSun" w:eastAsia="SimSun" w:hAnsi="SimSun" w:cs="SimSun"/>
        </w:rPr>
      </w:pPr>
      <w:r w:rsidRPr="005E2DCD">
        <w:rPr>
          <w:rFonts w:ascii="SimSun" w:eastAsia="SimSun" w:hAnsi="SimSun" w:cs="SimSun"/>
        </w:rPr>
        <w:br w:type="page"/>
      </w:r>
    </w:p>
    <w:p w14:paraId="7EB7254D" w14:textId="4918A8EE" w:rsidR="00EA6452" w:rsidRPr="005E2DCD" w:rsidRDefault="00EA6452" w:rsidP="00EA6452">
      <w:pPr>
        <w:spacing w:line="480" w:lineRule="auto"/>
        <w:ind w:left="-567"/>
      </w:pPr>
      <w:r w:rsidRPr="005E2DCD">
        <w:lastRenderedPageBreak/>
        <w:t xml:space="preserve">Table S2. Summary of </w:t>
      </w:r>
      <w:r w:rsidRPr="005E2DCD">
        <w:rPr>
          <w:i/>
        </w:rPr>
        <w:t>ad-3B</w:t>
      </w:r>
      <w:r w:rsidRPr="005E2DCD">
        <w:t xml:space="preserve"> mutations </w:t>
      </w:r>
      <w:r w:rsidR="00EB4829" w:rsidRPr="005E2DCD">
        <w:t xml:space="preserve">identified </w:t>
      </w:r>
      <w:r w:rsidRPr="005E2DCD">
        <w:t xml:space="preserve">after high-LET ion beam and X-ray </w:t>
      </w:r>
      <w:r w:rsidR="00EB4829" w:rsidRPr="005E2DCD">
        <w:t xml:space="preserve">irradiation </w:t>
      </w:r>
      <w:r w:rsidR="00C50E93" w:rsidRPr="005E2DCD">
        <w:t>of</w:t>
      </w:r>
      <w:r w:rsidRPr="005E2DCD">
        <w:t xml:space="preserve"> wild</w:t>
      </w:r>
      <w:r w:rsidR="00854D83" w:rsidRPr="005E2DCD">
        <w:t>-</w:t>
      </w:r>
      <w:r w:rsidRPr="005E2DCD">
        <w:t>type</w:t>
      </w:r>
      <w:r w:rsidR="00EB4829" w:rsidRPr="005E2DCD">
        <w:rPr>
          <w:rFonts w:ascii="Times New Roman" w:hAnsi="Times New Roman"/>
          <w:i/>
        </w:rPr>
        <w:t xml:space="preserve"> N.</w:t>
      </w:r>
      <w:r w:rsidR="00EB4829" w:rsidRPr="005E2DCD">
        <w:rPr>
          <w:i/>
        </w:rPr>
        <w:t xml:space="preserve"> </w:t>
      </w:r>
      <w:proofErr w:type="spellStart"/>
      <w:r w:rsidR="00EB4829" w:rsidRPr="005E2DCD">
        <w:rPr>
          <w:i/>
        </w:rPr>
        <w:t>crassa</w:t>
      </w:r>
      <w:proofErr w:type="spellEnd"/>
      <w:r w:rsidRPr="005E2DCD">
        <w:t>. (A)</w:t>
      </w:r>
      <w:r w:rsidR="00F50CD4" w:rsidRPr="005E2DCD">
        <w:t xml:space="preserve"> </w:t>
      </w:r>
      <w:proofErr w:type="spellStart"/>
      <w:r w:rsidR="00F50CD4" w:rsidRPr="005E2DCD">
        <w:t>Ar</w:t>
      </w:r>
      <w:proofErr w:type="spellEnd"/>
      <w:r w:rsidR="00F50CD4" w:rsidRPr="005E2DCD">
        <w:t>-ion</w:t>
      </w:r>
      <w:r w:rsidR="00AD0E6F" w:rsidRPr="005E2DCD">
        <w:t>,</w:t>
      </w:r>
      <w:r w:rsidRPr="005E2DCD">
        <w:t xml:space="preserve"> (B) </w:t>
      </w:r>
      <w:r w:rsidR="00F50CD4" w:rsidRPr="005E2DCD">
        <w:t xml:space="preserve">Fe-ion, </w:t>
      </w:r>
      <w:r w:rsidRPr="005E2DCD">
        <w:t>and (C) X-ray</w:t>
      </w:r>
    </w:p>
    <w:p w14:paraId="531EFF4C" w14:textId="1C19E049" w:rsidR="00EA6452" w:rsidRPr="005E2DCD" w:rsidRDefault="00EA6452" w:rsidP="00EA6452">
      <w:pPr>
        <w:spacing w:line="480" w:lineRule="auto"/>
        <w:ind w:left="-567"/>
        <w:rPr>
          <w:color w:val="FF0000"/>
        </w:rPr>
      </w:pPr>
      <w:r w:rsidRPr="005E2DCD">
        <w:t xml:space="preserve">(A) </w:t>
      </w:r>
      <w:r w:rsidR="00AD0E6F" w:rsidRPr="005E2DCD">
        <w:rPr>
          <w:rFonts w:eastAsia="SimSun" w:cstheme="minorBidi"/>
          <w:kern w:val="0"/>
        </w:rPr>
        <w:t xml:space="preserve">Summary of </w:t>
      </w:r>
      <w:r w:rsidR="00AD0E6F" w:rsidRPr="005E2DCD">
        <w:rPr>
          <w:rFonts w:eastAsia="SimSun" w:cstheme="minorBidi"/>
          <w:i/>
          <w:iCs/>
          <w:kern w:val="0"/>
        </w:rPr>
        <w:t>ad-3B</w:t>
      </w:r>
      <w:r w:rsidR="00AD0E6F" w:rsidRPr="005E2DCD">
        <w:rPr>
          <w:rFonts w:eastAsia="SimSun" w:cstheme="minorBidi"/>
          <w:kern w:val="0"/>
        </w:rPr>
        <w:t xml:space="preserve"> </w:t>
      </w:r>
      <w:r w:rsidR="00EB4829" w:rsidRPr="005E2DCD">
        <w:rPr>
          <w:rFonts w:eastAsia="SimSun" w:cstheme="minorBidi"/>
          <w:kern w:val="0"/>
        </w:rPr>
        <w:t>mutations identified following</w:t>
      </w:r>
      <w:r w:rsidR="00AD0E6F" w:rsidRPr="005E2DCD">
        <w:rPr>
          <w:rFonts w:eastAsia="SimSun" w:cstheme="minorBidi"/>
          <w:kern w:val="0"/>
        </w:rPr>
        <w:t xml:space="preserve"> </w:t>
      </w:r>
      <w:proofErr w:type="spellStart"/>
      <w:r w:rsidR="00AD0E6F" w:rsidRPr="005E2DCD">
        <w:rPr>
          <w:rFonts w:eastAsia="SimSun" w:cstheme="minorBidi"/>
          <w:kern w:val="0"/>
        </w:rPr>
        <w:t>Ar</w:t>
      </w:r>
      <w:proofErr w:type="spellEnd"/>
      <w:r w:rsidR="00AD0E6F" w:rsidRPr="005E2DCD">
        <w:rPr>
          <w:rFonts w:eastAsia="SimSun" w:cstheme="minorBidi"/>
          <w:kern w:val="0"/>
        </w:rPr>
        <w:t>-io</w:t>
      </w:r>
      <w:r w:rsidR="00AD0E6F" w:rsidRPr="005E2DCD">
        <w:rPr>
          <w:rFonts w:eastAsia="SimSun" w:cstheme="minorBidi"/>
          <w:color w:val="000000"/>
          <w:kern w:val="0"/>
        </w:rPr>
        <w:t xml:space="preserve">n </w:t>
      </w:r>
      <w:r w:rsidR="00EB4829" w:rsidRPr="005E2DCD">
        <w:rPr>
          <w:rFonts w:eastAsia="SimSun" w:cstheme="minorBidi"/>
          <w:color w:val="000000"/>
          <w:kern w:val="0"/>
        </w:rPr>
        <w:t>beam irradiation</w:t>
      </w:r>
    </w:p>
    <w:tbl>
      <w:tblPr>
        <w:tblW w:w="8409" w:type="dxa"/>
        <w:tblInd w:w="-504" w:type="dxa"/>
        <w:tblLayout w:type="fixed"/>
        <w:tblLook w:val="0000" w:firstRow="0" w:lastRow="0" w:firstColumn="0" w:lastColumn="0" w:noHBand="0" w:noVBand="0"/>
      </w:tblPr>
      <w:tblGrid>
        <w:gridCol w:w="2172"/>
        <w:gridCol w:w="28"/>
        <w:gridCol w:w="1531"/>
        <w:gridCol w:w="2126"/>
        <w:gridCol w:w="2552"/>
      </w:tblGrid>
      <w:tr w:rsidR="000558CE" w:rsidRPr="005E2DCD" w14:paraId="0869AE4D" w14:textId="77777777" w:rsidTr="00FF6A5D">
        <w:trPr>
          <w:trHeight w:val="409"/>
        </w:trPr>
        <w:tc>
          <w:tcPr>
            <w:tcW w:w="2172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6734D80E" w14:textId="77777777" w:rsidR="000558CE" w:rsidRPr="005E2DCD" w:rsidRDefault="000558CE" w:rsidP="00FF6A5D">
            <w:pPr>
              <w:widowControl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  <w:p w14:paraId="71517BEE" w14:textId="77777777" w:rsidR="000558CE" w:rsidRPr="005E2DCD" w:rsidRDefault="000558CE" w:rsidP="00FF6A5D">
            <w:pPr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1559" w:type="dxa"/>
            <w:gridSpan w:val="2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5E0C5A69" w14:textId="77777777" w:rsidR="000558CE" w:rsidRPr="005E2DCD" w:rsidRDefault="000558CE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Position in the</w:t>
            </w:r>
          </w:p>
          <w:p w14:paraId="1AF55F37" w14:textId="77777777" w:rsidR="000558CE" w:rsidRPr="005E2DCD" w:rsidRDefault="000558CE" w:rsidP="00FF6A5D">
            <w:pPr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</w:t>
            </w:r>
            <w:r w:rsidRPr="005E2DCD">
              <w:rPr>
                <w:rFonts w:eastAsia="SimSun" w:cstheme="minorBidi"/>
                <w:i/>
                <w:color w:val="000000"/>
                <w:kern w:val="0"/>
                <w:sz w:val="16"/>
                <w:szCs w:val="16"/>
              </w:rPr>
              <w:t>ad-3B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gene</w:t>
            </w:r>
          </w:p>
        </w:tc>
        <w:tc>
          <w:tcPr>
            <w:tcW w:w="21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52527820" w14:textId="77777777" w:rsidR="000558CE" w:rsidRPr="005E2DCD" w:rsidRDefault="000558CE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Sequence change</w:t>
            </w:r>
          </w:p>
          <w:p w14:paraId="40D757D7" w14:textId="77777777" w:rsidR="000558CE" w:rsidRPr="005E2DCD" w:rsidRDefault="000558CE" w:rsidP="00FF6A5D">
            <w:pPr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/*micro-homologies*</w:t>
            </w:r>
          </w:p>
        </w:tc>
        <w:tc>
          <w:tcPr>
            <w:tcW w:w="2552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2051A262" w14:textId="77777777" w:rsidR="000558CE" w:rsidRPr="005E2DCD" w:rsidRDefault="000558CE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mino acid change</w:t>
            </w:r>
          </w:p>
          <w:p w14:paraId="76CF43D1" w14:textId="77777777" w:rsidR="000558CE" w:rsidRPr="005E2DCD" w:rsidRDefault="000558CE" w:rsidP="00FF6A5D">
            <w:pPr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/deletions size/insertions size</w:t>
            </w:r>
          </w:p>
        </w:tc>
      </w:tr>
      <w:tr w:rsidR="00AD0E6F" w:rsidRPr="005E2DCD" w14:paraId="179DB61B" w14:textId="77777777" w:rsidTr="00FF6A5D">
        <w:trPr>
          <w:trHeight w:val="290"/>
        </w:trPr>
        <w:tc>
          <w:tcPr>
            <w:tcW w:w="3731" w:type="dxa"/>
            <w:gridSpan w:val="3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9507FBC" w14:textId="77777777" w:rsidR="00EA6452" w:rsidRPr="005E2DCD" w:rsidRDefault="00EA6452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Single mutation</w:t>
            </w:r>
            <w:r w:rsidR="00AD0E6F" w:rsidRPr="005E2DCD">
              <w:rPr>
                <w:rFonts w:eastAsia="SimSun" w:cstheme="minorBidi"/>
                <w:kern w:val="0"/>
                <w:sz w:val="20"/>
                <w:szCs w:val="20"/>
              </w:rPr>
              <w:t>s</w:t>
            </w: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 xml:space="preserve"> in </w:t>
            </w:r>
            <w:r w:rsidRPr="005E2DCD">
              <w:rPr>
                <w:rFonts w:eastAsia="SimSun" w:cstheme="minorBidi"/>
                <w:i/>
                <w:iCs/>
                <w:kern w:val="0"/>
                <w:sz w:val="20"/>
                <w:szCs w:val="20"/>
              </w:rPr>
              <w:t>ad-3B</w:t>
            </w:r>
          </w:p>
        </w:tc>
        <w:tc>
          <w:tcPr>
            <w:tcW w:w="2126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0413F3E" w14:textId="77777777" w:rsidR="00EA6452" w:rsidRPr="005E2DCD" w:rsidRDefault="00EA6452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 </w:t>
            </w:r>
          </w:p>
        </w:tc>
        <w:tc>
          <w:tcPr>
            <w:tcW w:w="2552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223EF3C" w14:textId="77777777" w:rsidR="00EA6452" w:rsidRPr="005E2DCD" w:rsidRDefault="00EA6452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 </w:t>
            </w:r>
          </w:p>
        </w:tc>
      </w:tr>
      <w:tr w:rsidR="00AD0E6F" w:rsidRPr="005E2DCD" w14:paraId="1F2C2571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5FDB7D" w14:textId="77777777" w:rsidR="00EA6452" w:rsidRPr="005E2DCD" w:rsidRDefault="00EA6452" w:rsidP="00FF6A5D">
            <w:pPr>
              <w:widowControl/>
              <w:ind w:firstLineChars="109" w:firstLine="219"/>
              <w:jc w:val="left"/>
              <w:rPr>
                <w:rFonts w:eastAsia="SimSun" w:cstheme="minorBidi"/>
                <w:color w:val="000000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20"/>
                <w:szCs w:val="20"/>
              </w:rPr>
              <w:t>Base substitution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740E4C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5542D0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F11129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</w:tr>
      <w:tr w:rsidR="00AD0E6F" w:rsidRPr="005E2DCD" w14:paraId="4BDEF7CD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A527D4" w14:textId="61DD0C96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F5F0AC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37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1EA551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a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ag</w:t>
            </w:r>
            <w:proofErr w:type="spellEnd"/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B8DC0F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ln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Stop</w:t>
            </w:r>
            <w:proofErr w:type="spellEnd"/>
          </w:p>
        </w:tc>
      </w:tr>
      <w:tr w:rsidR="00AD0E6F" w:rsidRPr="005E2DCD" w14:paraId="5D1B275A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D550D5" w14:textId="7838B892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8AE1A7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887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FFC18D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B0F7B1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First base of intron I</w:t>
            </w:r>
          </w:p>
        </w:tc>
      </w:tr>
      <w:tr w:rsidR="00AD0E6F" w:rsidRPr="005E2DCD" w14:paraId="26F71F3C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C190AB" w14:textId="330DB053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D7DC52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957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2BF45A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C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Ag</w:t>
            </w:r>
            <w:proofErr w:type="spellEnd"/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4A143D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Ser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Stop</w:t>
            </w:r>
            <w:proofErr w:type="spellEnd"/>
          </w:p>
        </w:tc>
      </w:tr>
      <w:tr w:rsidR="00AD0E6F" w:rsidRPr="005E2DCD" w14:paraId="15A9344F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7607AD" w14:textId="77777777" w:rsidR="00EA6452" w:rsidRPr="005E2DCD" w:rsidRDefault="00EA6452" w:rsidP="00FF6A5D">
            <w:pPr>
              <w:widowControl/>
              <w:ind w:firstLineChars="109" w:firstLine="219"/>
              <w:jc w:val="left"/>
              <w:rPr>
                <w:rFonts w:eastAsia="SimSun" w:cstheme="minorBidi"/>
                <w:color w:val="000000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20"/>
                <w:szCs w:val="20"/>
              </w:rPr>
              <w:t>Deletions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11719B" w14:textId="77777777" w:rsidR="00EA6452" w:rsidRPr="005E2DCD" w:rsidRDefault="00EA6452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402798" w14:textId="77777777" w:rsidR="00EA6452" w:rsidRPr="005E2DCD" w:rsidRDefault="00EA6452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3BB55B" w14:textId="77777777" w:rsidR="00EA6452" w:rsidRPr="005E2DCD" w:rsidRDefault="00EA6452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</w:tr>
      <w:tr w:rsidR="00AD0E6F" w:rsidRPr="005E2DCD" w14:paraId="79B1B6E8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4882C8" w14:textId="2F324096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CE0274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14-51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410724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T*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BBB23D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78FECF96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C2DFF0" w14:textId="35E48B91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15C531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983-99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3ABBD3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CT*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444B06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3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3D8C990F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6EA65A" w14:textId="1BCB01AF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F0A416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443-144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D3AE38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ggATcag</w:t>
            </w:r>
            <w:proofErr w:type="spellEnd"/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CF6618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2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</w:t>
            </w:r>
          </w:p>
        </w:tc>
      </w:tr>
      <w:tr w:rsidR="00AD0E6F" w:rsidRPr="005E2DCD" w14:paraId="31AC53AB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D8B555" w14:textId="3D3D2CEC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B15265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872-1877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B2E8B3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T*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95E62F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6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14DF33A8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12A29C" w14:textId="6EF11FA4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F50C31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90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E1A59E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ccTcag</w:t>
            </w:r>
            <w:proofErr w:type="spellEnd"/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9B74DF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</w:t>
            </w:r>
          </w:p>
        </w:tc>
      </w:tr>
      <w:tr w:rsidR="00AD0E6F" w:rsidRPr="005E2DCD" w14:paraId="13BE8F41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CD60B0" w14:textId="77777777" w:rsidR="00EA6452" w:rsidRPr="005E2DCD" w:rsidRDefault="00EA6452" w:rsidP="00FF6A5D">
            <w:pPr>
              <w:widowControl/>
              <w:ind w:firstLineChars="109" w:firstLine="219"/>
              <w:jc w:val="left"/>
              <w:rPr>
                <w:rFonts w:eastAsia="SimSun" w:cstheme="minorBidi"/>
                <w:color w:val="000000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20"/>
                <w:szCs w:val="20"/>
              </w:rPr>
              <w:t>Insertions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0323AB" w14:textId="77777777" w:rsidR="00EA6452" w:rsidRPr="005E2DCD" w:rsidRDefault="00EA6452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7C27E5" w14:textId="77777777" w:rsidR="00EA6452" w:rsidRPr="005E2DCD" w:rsidRDefault="00EA6452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134EB1" w14:textId="77777777" w:rsidR="00EA6452" w:rsidRPr="005E2DCD" w:rsidRDefault="00EA6452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</w:tr>
      <w:tr w:rsidR="00AD0E6F" w:rsidRPr="005E2DCD" w14:paraId="5BD35FE3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8A77E0" w14:textId="3357C27A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2575E3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63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285111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ctcc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cAtcc</w:t>
            </w:r>
            <w:proofErr w:type="spellEnd"/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BADD94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+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6506B96A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128199" w14:textId="48CC8B60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02A744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640 (1641, 164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D7CFFF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tgga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tGgga</w:t>
            </w:r>
            <w:proofErr w:type="spellEnd"/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531984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+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7D38A957" w14:textId="77777777" w:rsidTr="00FF6A5D">
        <w:trPr>
          <w:trHeight w:val="290"/>
        </w:trPr>
        <w:tc>
          <w:tcPr>
            <w:tcW w:w="373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E03F6E4" w14:textId="357334CA" w:rsidR="00EA6452" w:rsidRPr="005E2DCD" w:rsidRDefault="00AD0E6F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M</w:t>
            </w:r>
            <w:r w:rsidR="00EA6452" w:rsidRPr="005E2DCD">
              <w:rPr>
                <w:rFonts w:eastAsia="SimSun" w:cstheme="minorBidi"/>
                <w:kern w:val="0"/>
                <w:sz w:val="20"/>
                <w:szCs w:val="20"/>
              </w:rPr>
              <w:t xml:space="preserve">ultiple mutations in </w:t>
            </w:r>
            <w:r w:rsidR="00EA6452" w:rsidRPr="005E2DCD">
              <w:rPr>
                <w:rFonts w:eastAsia="SimSun" w:cstheme="minorBidi"/>
                <w:i/>
                <w:iCs/>
                <w:kern w:val="0"/>
                <w:sz w:val="20"/>
                <w:szCs w:val="20"/>
              </w:rPr>
              <w:t>ad-3B</w:t>
            </w:r>
            <w:r w:rsidR="0060647E" w:rsidRPr="005E2DCD">
              <w:rPr>
                <w:rFonts w:eastAsia="SimSun" w:cstheme="minorBidi"/>
                <w:iCs/>
                <w:kern w:val="0"/>
                <w:sz w:val="20"/>
                <w:szCs w:val="20"/>
              </w:rPr>
              <w:t xml:space="preserve"> (Clone #)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9236B70" w14:textId="77777777" w:rsidR="00EA6452" w:rsidRPr="005E2DCD" w:rsidRDefault="00EA6452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 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EDD5CAA" w14:textId="77777777" w:rsidR="00EA6452" w:rsidRPr="005E2DCD" w:rsidRDefault="00EA6452" w:rsidP="00FF6A5D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 </w:t>
            </w:r>
          </w:p>
        </w:tc>
      </w:tr>
      <w:tr w:rsidR="00AD0E6F" w:rsidRPr="005E2DCD" w14:paraId="12B27EED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C568AB" w14:textId="77777777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r22-100-2-1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4D178E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−22-3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8D553D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tcTGCTC</w:t>
            </w:r>
            <w:proofErr w:type="spellEnd"/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AAGcag</w:t>
            </w:r>
            <w:proofErr w:type="spellEnd"/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0BEDE8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57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25C43CE0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BC12ED" w14:textId="77777777" w:rsidR="00EA6452" w:rsidRPr="005E2DCD" w:rsidRDefault="00EA6452" w:rsidP="00FF6A5D">
            <w:pPr>
              <w:widowControl/>
              <w:ind w:firstLineChars="313" w:firstLine="629"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2EFD38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917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B50F22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gcAtat</w:t>
            </w:r>
            <w:proofErr w:type="spellEnd"/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125143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</w:t>
            </w:r>
          </w:p>
        </w:tc>
      </w:tr>
      <w:tr w:rsidR="00AD0E6F" w:rsidRPr="005E2DCD" w14:paraId="1348E4BB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60266D" w14:textId="77777777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r22-100-1-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AF27A0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361, 36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8FDAB4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ggAg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u w:val="single"/>
              </w:rPr>
              <w:t>A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ct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ggg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u w:val="single"/>
              </w:rPr>
              <w:t>C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ct</w:t>
            </w:r>
            <w:proofErr w:type="spellEnd"/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C5D9FE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, 1 nucleotide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hange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  <w:proofErr w:type="spellEnd"/>
          </w:p>
        </w:tc>
      </w:tr>
      <w:tr w:rsidR="00AD0E6F" w:rsidRPr="005E2DCD" w14:paraId="65EC3941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7B8C5C" w14:textId="77777777" w:rsidR="00EA6452" w:rsidRPr="005E2DCD" w:rsidRDefault="00EA6452" w:rsidP="00FF6A5D">
            <w:pPr>
              <w:widowControl/>
              <w:ind w:firstLineChars="313" w:firstLine="629"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C488A1" w14:textId="2B998C98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455</w:t>
            </w:r>
            <w:r w:rsidR="007B0481" w:rsidRPr="005E2DCD">
              <w:rPr>
                <w:rFonts w:eastAsia="SimSun" w:cs="Times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457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BA4ED8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T*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6FA3D0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3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09A68A5E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5D5286" w14:textId="77777777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r-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33A556" w14:textId="3CB377AA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212</w:t>
            </w:r>
            <w:r w:rsidR="007B0481" w:rsidRPr="005E2DCD">
              <w:rPr>
                <w:rFonts w:eastAsia="SimSun" w:cs="Times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21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5AB918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T*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7BBA4A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2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40053E79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16F7B0" w14:textId="77777777" w:rsidR="00EA6452" w:rsidRPr="005E2DCD" w:rsidRDefault="00EA6452" w:rsidP="00FF6A5D">
            <w:pPr>
              <w:widowControl/>
              <w:ind w:firstLineChars="313" w:firstLine="629"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28F5F9" w14:textId="4C02836F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287</w:t>
            </w:r>
            <w:r w:rsidR="007B0481" w:rsidRPr="005E2DCD">
              <w:rPr>
                <w:rFonts w:eastAsia="SimSun" w:cs="Times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28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7145E5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T*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934686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517E5A85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3A7FDA" w14:textId="77777777" w:rsidR="00EA6452" w:rsidRPr="005E2DCD" w:rsidRDefault="00EA6452" w:rsidP="00FF6A5D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r22-100-1-2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478424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88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A550E4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t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tT</w:t>
            </w:r>
            <w:proofErr w:type="spellEnd"/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1CFF62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Leu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Phe</w:t>
            </w:r>
            <w:proofErr w:type="spellEnd"/>
          </w:p>
        </w:tc>
      </w:tr>
      <w:tr w:rsidR="00AD0E6F" w:rsidRPr="005E2DCD" w14:paraId="35155399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638D56" w14:textId="77777777" w:rsidR="00EA6452" w:rsidRPr="005E2DCD" w:rsidRDefault="00EA6452" w:rsidP="00FF6A5D">
            <w:pPr>
              <w:widowControl/>
              <w:ind w:firstLineChars="313" w:firstLine="629"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320119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88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60E271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c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gc</w:t>
            </w:r>
            <w:proofErr w:type="spellEnd"/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DBD208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ly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ys</w:t>
            </w:r>
            <w:proofErr w:type="spellEnd"/>
          </w:p>
        </w:tc>
      </w:tr>
      <w:tr w:rsidR="00AD0E6F" w:rsidRPr="005E2DCD" w14:paraId="41DC8DD5" w14:textId="77777777" w:rsidTr="00FF6A5D">
        <w:trPr>
          <w:trHeight w:val="290"/>
        </w:trPr>
        <w:tc>
          <w:tcPr>
            <w:tcW w:w="22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E34F47E" w14:textId="77777777" w:rsidR="00EA6452" w:rsidRPr="005E2DCD" w:rsidRDefault="00EA6452" w:rsidP="00FF6A5D">
            <w:pPr>
              <w:widowControl/>
              <w:ind w:firstLineChars="313" w:firstLine="629"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0944C6F" w14:textId="3F5E3271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890</w:t>
            </w:r>
            <w:r w:rsidR="007B0481" w:rsidRPr="005E2DCD">
              <w:rPr>
                <w:rFonts w:eastAsia="SimSun" w:cs="Times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914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444FCD0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G*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5A3A423" w14:textId="77777777" w:rsidR="00EA6452" w:rsidRPr="005E2DCD" w:rsidRDefault="00EA6452" w:rsidP="00FF6A5D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25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</w:tbl>
    <w:p w14:paraId="453A0A48" w14:textId="02A635EE" w:rsidR="00EA6452" w:rsidRPr="005E2DCD" w:rsidRDefault="0067683F" w:rsidP="00870406">
      <w:pPr>
        <w:widowControl/>
        <w:ind w:rightChars="293" w:right="706"/>
        <w:rPr>
          <w:sz w:val="18"/>
          <w:szCs w:val="18"/>
        </w:rPr>
      </w:pPr>
      <w:r w:rsidRPr="005E2DCD">
        <w:rPr>
          <w:rFonts w:eastAsia="SimSun" w:cstheme="minorBidi"/>
          <w:kern w:val="0"/>
          <w:sz w:val="18"/>
          <w:szCs w:val="18"/>
        </w:rPr>
        <w:t xml:space="preserve">Mutation positions in the </w:t>
      </w:r>
      <w:r w:rsidRPr="005E2DCD">
        <w:rPr>
          <w:rFonts w:eastAsia="SimSun" w:cstheme="minorBidi"/>
          <w:i/>
          <w:kern w:val="0"/>
          <w:sz w:val="18"/>
          <w:szCs w:val="18"/>
        </w:rPr>
        <w:t>ad-3B</w:t>
      </w:r>
      <w:r w:rsidRPr="005E2DCD">
        <w:rPr>
          <w:rFonts w:eastAsia="SimSun" w:cstheme="minorBidi"/>
          <w:kern w:val="0"/>
          <w:sz w:val="18"/>
          <w:szCs w:val="18"/>
        </w:rPr>
        <w:t xml:space="preserve"> gene are indicated </w:t>
      </w:r>
      <w:r w:rsidR="00EB4829" w:rsidRPr="005E2DCD">
        <w:rPr>
          <w:rFonts w:eastAsia="SimSun" w:cstheme="minorBidi"/>
          <w:kern w:val="0"/>
          <w:sz w:val="18"/>
          <w:szCs w:val="18"/>
        </w:rPr>
        <w:t>by</w:t>
      </w:r>
      <w:r w:rsidRPr="005E2DCD">
        <w:rPr>
          <w:rFonts w:eastAsia="SimSun" w:cstheme="minorBidi"/>
          <w:kern w:val="0"/>
          <w:sz w:val="18"/>
          <w:szCs w:val="18"/>
        </w:rPr>
        <w:t xml:space="preserve"> numbers.</w:t>
      </w:r>
      <w:r w:rsidR="000558CE" w:rsidRPr="005E2DCD">
        <w:rPr>
          <w:rFonts w:eastAsia="SimSun" w:cstheme="minorBidi"/>
          <w:kern w:val="0"/>
          <w:sz w:val="18"/>
          <w:szCs w:val="18"/>
        </w:rPr>
        <w:t xml:space="preserve"> </w:t>
      </w:r>
      <w:r w:rsidRPr="005E2DCD">
        <w:rPr>
          <w:rFonts w:eastAsia="SimSun" w:cstheme="minorBidi"/>
          <w:kern w:val="0"/>
          <w:sz w:val="18"/>
          <w:szCs w:val="18"/>
        </w:rPr>
        <w:t>Base alterations are designated using capitals. Missense and nonsense mutations are indicated using amino acid character</w:t>
      </w:r>
      <w:r w:rsidR="00EB4829" w:rsidRPr="005E2DCD">
        <w:rPr>
          <w:rFonts w:eastAsia="SimSun" w:cstheme="minorBidi"/>
          <w:kern w:val="0"/>
          <w:sz w:val="18"/>
          <w:szCs w:val="18"/>
        </w:rPr>
        <w:t>s</w:t>
      </w:r>
      <w:r w:rsidRPr="005E2DCD">
        <w:rPr>
          <w:rFonts w:eastAsia="SimSun" w:cstheme="minorBidi"/>
          <w:kern w:val="0"/>
          <w:sz w:val="18"/>
          <w:szCs w:val="18"/>
        </w:rPr>
        <w:t xml:space="preserve"> or </w:t>
      </w:r>
      <w:r w:rsidR="00DC3F5B" w:rsidRPr="005E2DCD">
        <w:rPr>
          <w:rFonts w:eastAsia="SimSun" w:cstheme="minorBidi"/>
          <w:kern w:val="0"/>
          <w:sz w:val="18"/>
          <w:szCs w:val="18"/>
        </w:rPr>
        <w:t>“</w:t>
      </w:r>
      <w:r w:rsidRPr="005E2DCD">
        <w:rPr>
          <w:rFonts w:eastAsia="SimSun" w:cstheme="minorBidi"/>
          <w:kern w:val="0"/>
          <w:sz w:val="18"/>
          <w:szCs w:val="18"/>
        </w:rPr>
        <w:t>stop</w:t>
      </w:r>
      <w:r w:rsidR="00DC3F5B" w:rsidRPr="005E2DCD">
        <w:rPr>
          <w:rFonts w:eastAsia="SimSun" w:cstheme="minorBidi"/>
          <w:kern w:val="0"/>
          <w:sz w:val="18"/>
          <w:szCs w:val="18"/>
        </w:rPr>
        <w:t>”</w:t>
      </w:r>
      <w:r w:rsidR="00C50E93" w:rsidRPr="005E2DCD">
        <w:rPr>
          <w:rFonts w:eastAsia="SimSun" w:cstheme="minorBidi"/>
          <w:kern w:val="0"/>
          <w:sz w:val="18"/>
          <w:szCs w:val="18"/>
        </w:rPr>
        <w:t>.</w:t>
      </w:r>
      <w:r w:rsidRPr="005E2DCD">
        <w:rPr>
          <w:rFonts w:eastAsia="SimSun" w:cstheme="minorBidi"/>
          <w:kern w:val="0"/>
          <w:sz w:val="18"/>
          <w:szCs w:val="18"/>
        </w:rPr>
        <w:t xml:space="preserve"> </w:t>
      </w:r>
      <w:r w:rsidR="00C50E93" w:rsidRPr="005E2DCD">
        <w:rPr>
          <w:rFonts w:eastAsia="SimSun" w:cstheme="minorBidi"/>
          <w:kern w:val="0"/>
          <w:sz w:val="18"/>
          <w:szCs w:val="18"/>
        </w:rPr>
        <w:t>D</w:t>
      </w:r>
      <w:r w:rsidRPr="005E2DCD">
        <w:rPr>
          <w:rFonts w:eastAsia="SimSun" w:cstheme="minorBidi"/>
          <w:kern w:val="0"/>
          <w:sz w:val="18"/>
          <w:szCs w:val="18"/>
        </w:rPr>
        <w:t xml:space="preserve">eletion and insertion </w:t>
      </w:r>
      <w:r w:rsidR="00C50E93" w:rsidRPr="005E2DCD">
        <w:rPr>
          <w:rFonts w:eastAsia="SimSun" w:cstheme="minorBidi"/>
          <w:kern w:val="0"/>
          <w:sz w:val="18"/>
          <w:szCs w:val="18"/>
        </w:rPr>
        <w:t xml:space="preserve">sizes </w:t>
      </w:r>
      <w:r w:rsidRPr="005E2DCD">
        <w:rPr>
          <w:rFonts w:eastAsia="SimSun" w:cstheme="minorBidi"/>
          <w:kern w:val="0"/>
          <w:sz w:val="18"/>
          <w:szCs w:val="18"/>
        </w:rPr>
        <w:t xml:space="preserve">are indicated using </w:t>
      </w:r>
      <w:r w:rsidR="00DC3F5B" w:rsidRPr="005E2DCD">
        <w:rPr>
          <w:rFonts w:eastAsia="SimSun" w:cstheme="minorBidi"/>
          <w:kern w:val="0"/>
          <w:sz w:val="18"/>
          <w:szCs w:val="18"/>
        </w:rPr>
        <w:t>“</w:t>
      </w:r>
      <w:r w:rsidRPr="005E2DCD">
        <w:rPr>
          <w:rFonts w:ascii="Calibri" w:eastAsia="Calibri" w:hAnsi="Calibri" w:cs="Calibri"/>
          <w:kern w:val="0"/>
          <w:sz w:val="18"/>
          <w:szCs w:val="18"/>
        </w:rPr>
        <w:t>−</w:t>
      </w:r>
      <w:r w:rsidR="00FF6A5D" w:rsidRPr="005E2DCD">
        <w:rPr>
          <w:rFonts w:eastAsia="SimSun" w:cstheme="minorBidi"/>
          <w:kern w:val="0"/>
          <w:sz w:val="18"/>
          <w:szCs w:val="18"/>
        </w:rPr>
        <w:t>”</w:t>
      </w:r>
      <w:r w:rsidRPr="005E2DCD">
        <w:rPr>
          <w:rFonts w:eastAsia="SimSun" w:cstheme="minorBidi"/>
          <w:kern w:val="0"/>
          <w:sz w:val="18"/>
          <w:szCs w:val="18"/>
        </w:rPr>
        <w:t xml:space="preserve"> and </w:t>
      </w:r>
      <w:r w:rsidR="00DC3F5B" w:rsidRPr="005E2DCD">
        <w:rPr>
          <w:rFonts w:eastAsia="SimSun" w:cstheme="minorBidi"/>
          <w:kern w:val="0"/>
          <w:sz w:val="18"/>
          <w:szCs w:val="18"/>
        </w:rPr>
        <w:t>“</w:t>
      </w:r>
      <w:r w:rsidRPr="005E2DCD">
        <w:rPr>
          <w:rFonts w:eastAsia="SimSun" w:cstheme="minorBidi"/>
          <w:kern w:val="0"/>
          <w:sz w:val="18"/>
          <w:szCs w:val="18"/>
        </w:rPr>
        <w:t>+</w:t>
      </w:r>
      <w:r w:rsidR="00DC3F5B" w:rsidRPr="005E2DCD">
        <w:rPr>
          <w:rFonts w:eastAsia="SimSun" w:cstheme="minorBidi"/>
          <w:kern w:val="0"/>
          <w:sz w:val="18"/>
          <w:szCs w:val="18"/>
        </w:rPr>
        <w:t>”</w:t>
      </w:r>
      <w:r w:rsidRPr="005E2DCD">
        <w:rPr>
          <w:rFonts w:eastAsia="SimSun" w:cstheme="minorBidi"/>
          <w:kern w:val="0"/>
          <w:sz w:val="18"/>
          <w:szCs w:val="18"/>
        </w:rPr>
        <w:t>, respectively</w:t>
      </w:r>
      <w:r w:rsidR="00B96483" w:rsidRPr="005E2DCD">
        <w:rPr>
          <w:rFonts w:eastAsia="SimSun" w:cstheme="minorBidi"/>
          <w:kern w:val="0"/>
          <w:sz w:val="18"/>
          <w:szCs w:val="18"/>
        </w:rPr>
        <w:t xml:space="preserve">, followed by the </w:t>
      </w:r>
      <w:proofErr w:type="spellStart"/>
      <w:r w:rsidR="00C50E93" w:rsidRPr="005E2DCD">
        <w:rPr>
          <w:rFonts w:eastAsia="SimSun" w:cstheme="minorBidi"/>
          <w:kern w:val="0"/>
          <w:sz w:val="18"/>
          <w:szCs w:val="18"/>
        </w:rPr>
        <w:t>bp</w:t>
      </w:r>
      <w:proofErr w:type="spellEnd"/>
      <w:r w:rsidR="00C50E93" w:rsidRPr="005E2DCD">
        <w:rPr>
          <w:rFonts w:eastAsia="SimSun" w:cstheme="minorBidi"/>
          <w:kern w:val="0"/>
          <w:sz w:val="18"/>
          <w:szCs w:val="18"/>
        </w:rPr>
        <w:t xml:space="preserve"> </w:t>
      </w:r>
      <w:r w:rsidR="00B96483" w:rsidRPr="005E2DCD">
        <w:rPr>
          <w:rFonts w:eastAsia="SimSun" w:cstheme="minorBidi"/>
          <w:kern w:val="0"/>
          <w:sz w:val="18"/>
          <w:szCs w:val="18"/>
        </w:rPr>
        <w:t>number</w:t>
      </w:r>
      <w:r w:rsidRPr="005E2DCD">
        <w:rPr>
          <w:rFonts w:eastAsia="SimSun" w:cstheme="minorBidi"/>
          <w:kern w:val="0"/>
          <w:sz w:val="18"/>
          <w:szCs w:val="18"/>
        </w:rPr>
        <w:t xml:space="preserve">. </w:t>
      </w:r>
      <w:r w:rsidR="00B96483" w:rsidRPr="005E2DCD">
        <w:rPr>
          <w:rFonts w:eastAsia="SimSun" w:cstheme="minorBidi"/>
          <w:kern w:val="0"/>
          <w:sz w:val="18"/>
          <w:szCs w:val="18"/>
        </w:rPr>
        <w:t>For m</w:t>
      </w:r>
      <w:r w:rsidRPr="005E2DCD">
        <w:rPr>
          <w:rFonts w:eastAsia="SimSun" w:cstheme="minorBidi"/>
          <w:kern w:val="0"/>
          <w:sz w:val="18"/>
          <w:szCs w:val="18"/>
        </w:rPr>
        <w:t>ultiple mutations</w:t>
      </w:r>
      <w:r w:rsidR="00854D83" w:rsidRPr="005E2DCD">
        <w:rPr>
          <w:rFonts w:eastAsia="SimSun" w:cstheme="minorBidi"/>
          <w:kern w:val="0"/>
          <w:sz w:val="18"/>
          <w:szCs w:val="18"/>
        </w:rPr>
        <w:t>, d</w:t>
      </w:r>
      <w:r w:rsidRPr="005E2DCD">
        <w:rPr>
          <w:rFonts w:eastAsia="SimSun" w:cstheme="minorBidi"/>
          <w:kern w:val="0"/>
          <w:sz w:val="18"/>
          <w:szCs w:val="18"/>
        </w:rPr>
        <w:t>eletion</w:t>
      </w:r>
      <w:r w:rsidR="00854D83" w:rsidRPr="005E2DCD">
        <w:rPr>
          <w:rFonts w:eastAsia="SimSun" w:cstheme="minorBidi"/>
          <w:kern w:val="0"/>
          <w:sz w:val="18"/>
          <w:szCs w:val="18"/>
        </w:rPr>
        <w:t>s</w:t>
      </w:r>
      <w:r w:rsidRPr="005E2DCD">
        <w:rPr>
          <w:rFonts w:eastAsia="SimSun" w:cstheme="minorBidi"/>
          <w:kern w:val="0"/>
          <w:sz w:val="18"/>
          <w:szCs w:val="18"/>
        </w:rPr>
        <w:t>/insertion</w:t>
      </w:r>
      <w:r w:rsidR="00854D83" w:rsidRPr="005E2DCD">
        <w:rPr>
          <w:rFonts w:eastAsia="SimSun" w:cstheme="minorBidi"/>
          <w:kern w:val="0"/>
          <w:sz w:val="18"/>
          <w:szCs w:val="18"/>
        </w:rPr>
        <w:t>s</w:t>
      </w:r>
      <w:r w:rsidRPr="005E2DCD">
        <w:rPr>
          <w:rFonts w:eastAsia="SimSun" w:cstheme="minorBidi"/>
          <w:kern w:val="0"/>
          <w:sz w:val="18"/>
          <w:szCs w:val="18"/>
        </w:rPr>
        <w:t xml:space="preserve"> are designated using capitals without underline</w:t>
      </w:r>
      <w:r w:rsidR="00854D83" w:rsidRPr="005E2DCD">
        <w:rPr>
          <w:rFonts w:eastAsia="SimSun" w:cstheme="minorBidi"/>
          <w:kern w:val="0"/>
          <w:sz w:val="18"/>
          <w:szCs w:val="18"/>
        </w:rPr>
        <w:t xml:space="preserve"> while</w:t>
      </w:r>
      <w:r w:rsidRPr="005E2DCD">
        <w:rPr>
          <w:rFonts w:eastAsia="SimSun" w:cstheme="minorBidi"/>
          <w:kern w:val="0"/>
          <w:sz w:val="18"/>
          <w:szCs w:val="18"/>
        </w:rPr>
        <w:t xml:space="preserve"> </w:t>
      </w:r>
      <w:r w:rsidR="00854D83" w:rsidRPr="005E2DCD">
        <w:rPr>
          <w:rFonts w:eastAsia="SimSun" w:cstheme="minorBidi"/>
          <w:kern w:val="0"/>
          <w:sz w:val="18"/>
          <w:szCs w:val="18"/>
        </w:rPr>
        <w:t>n</w:t>
      </w:r>
      <w:r w:rsidRPr="005E2DCD">
        <w:rPr>
          <w:rFonts w:eastAsia="SimSun" w:cstheme="minorBidi"/>
          <w:kern w:val="0"/>
          <w:sz w:val="18"/>
          <w:szCs w:val="18"/>
        </w:rPr>
        <w:t>ucleotide changes are designated using capitals with underline.</w:t>
      </w:r>
    </w:p>
    <w:p w14:paraId="5EA94731" w14:textId="77777777" w:rsidR="00AD0E6F" w:rsidRPr="005E2DCD" w:rsidRDefault="00AD0E6F">
      <w:pPr>
        <w:widowControl/>
        <w:jc w:val="left"/>
        <w:rPr>
          <w:color w:val="FF0000"/>
        </w:rPr>
      </w:pPr>
      <w:r w:rsidRPr="005E2DCD">
        <w:rPr>
          <w:color w:val="FF0000"/>
        </w:rPr>
        <w:br w:type="page"/>
      </w:r>
    </w:p>
    <w:p w14:paraId="1F1D173E" w14:textId="65137C0F" w:rsidR="00EA6452" w:rsidRPr="005E2DCD" w:rsidRDefault="00F50CD4" w:rsidP="00EA6452">
      <w:pPr>
        <w:spacing w:line="480" w:lineRule="auto"/>
        <w:ind w:left="-567"/>
      </w:pPr>
      <w:r w:rsidRPr="005E2DCD">
        <w:lastRenderedPageBreak/>
        <w:t>(B)</w:t>
      </w:r>
      <w:r w:rsidR="00AD0E6F" w:rsidRPr="005E2DCD">
        <w:rPr>
          <w:rFonts w:eastAsia="SimSun" w:cstheme="minorBidi"/>
          <w:kern w:val="0"/>
        </w:rPr>
        <w:t xml:space="preserve"> Summary of </w:t>
      </w:r>
      <w:r w:rsidR="00AD0E6F" w:rsidRPr="005E2DCD">
        <w:rPr>
          <w:rFonts w:eastAsia="SimSun" w:cstheme="minorBidi"/>
          <w:i/>
          <w:iCs/>
          <w:kern w:val="0"/>
        </w:rPr>
        <w:t>ad-3B</w:t>
      </w:r>
      <w:r w:rsidR="00AD0E6F" w:rsidRPr="005E2DCD">
        <w:rPr>
          <w:rFonts w:eastAsia="SimSun" w:cstheme="minorBidi"/>
          <w:kern w:val="0"/>
        </w:rPr>
        <w:t xml:space="preserve"> mutations </w:t>
      </w:r>
      <w:r w:rsidR="00B96483" w:rsidRPr="005E2DCD">
        <w:rPr>
          <w:rFonts w:eastAsia="SimSun" w:cstheme="minorBidi"/>
          <w:kern w:val="0"/>
        </w:rPr>
        <w:t xml:space="preserve">identified following </w:t>
      </w:r>
      <w:r w:rsidR="00AD0E6F" w:rsidRPr="005E2DCD">
        <w:rPr>
          <w:rFonts w:eastAsia="SimSun" w:cstheme="minorBidi"/>
          <w:kern w:val="0"/>
        </w:rPr>
        <w:t xml:space="preserve">Fe-ion </w:t>
      </w:r>
      <w:r w:rsidR="00B96483" w:rsidRPr="005E2DCD">
        <w:rPr>
          <w:rFonts w:eastAsia="SimSun" w:cstheme="minorBidi"/>
          <w:kern w:val="0"/>
        </w:rPr>
        <w:t>irradiation</w:t>
      </w:r>
    </w:p>
    <w:tbl>
      <w:tblPr>
        <w:tblW w:w="8409" w:type="dxa"/>
        <w:tblInd w:w="-504" w:type="dxa"/>
        <w:tblLayout w:type="fixed"/>
        <w:tblLook w:val="0000" w:firstRow="0" w:lastRow="0" w:firstColumn="0" w:lastColumn="0" w:noHBand="0" w:noVBand="0"/>
      </w:tblPr>
      <w:tblGrid>
        <w:gridCol w:w="2172"/>
        <w:gridCol w:w="1559"/>
        <w:gridCol w:w="2268"/>
        <w:gridCol w:w="2410"/>
      </w:tblGrid>
      <w:tr w:rsidR="000558CE" w:rsidRPr="005E2DCD" w14:paraId="291F9D87" w14:textId="77777777" w:rsidTr="000558CE">
        <w:trPr>
          <w:trHeight w:val="409"/>
        </w:trPr>
        <w:tc>
          <w:tcPr>
            <w:tcW w:w="2172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3A116357" w14:textId="77777777" w:rsidR="000558CE" w:rsidRPr="005E2DCD" w:rsidRDefault="000558CE" w:rsidP="00F50CD4">
            <w:pPr>
              <w:widowControl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  <w:p w14:paraId="481CD4D3" w14:textId="77777777" w:rsidR="000558CE" w:rsidRPr="005E2DCD" w:rsidRDefault="000558CE" w:rsidP="00F50CD4">
            <w:pPr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1559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151D82CA" w14:textId="77777777" w:rsidR="000558CE" w:rsidRPr="005E2DCD" w:rsidRDefault="000558CE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Position in the</w:t>
            </w:r>
          </w:p>
          <w:p w14:paraId="282F3495" w14:textId="77777777" w:rsidR="000558CE" w:rsidRPr="005E2DCD" w:rsidRDefault="000558CE" w:rsidP="00F50CD4">
            <w:pPr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</w:t>
            </w:r>
            <w:r w:rsidRPr="005E2DCD">
              <w:rPr>
                <w:rFonts w:eastAsia="SimSun" w:cstheme="minorBidi"/>
                <w:i/>
                <w:color w:val="000000"/>
                <w:kern w:val="0"/>
                <w:sz w:val="16"/>
                <w:szCs w:val="16"/>
              </w:rPr>
              <w:t>ad-3B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gene</w:t>
            </w:r>
          </w:p>
        </w:tc>
        <w:tc>
          <w:tcPr>
            <w:tcW w:w="2268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3601109F" w14:textId="77777777" w:rsidR="000558CE" w:rsidRPr="005E2DCD" w:rsidRDefault="000558CE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Sequence change</w:t>
            </w:r>
          </w:p>
          <w:p w14:paraId="61E76B17" w14:textId="77777777" w:rsidR="000558CE" w:rsidRPr="005E2DCD" w:rsidRDefault="000558CE" w:rsidP="00F50CD4">
            <w:pPr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/ *micro-homologies*</w:t>
            </w:r>
          </w:p>
        </w:tc>
        <w:tc>
          <w:tcPr>
            <w:tcW w:w="2410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06044E91" w14:textId="77777777" w:rsidR="000558CE" w:rsidRPr="005E2DCD" w:rsidRDefault="000558CE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mino acid change</w:t>
            </w:r>
          </w:p>
          <w:p w14:paraId="6E46B1CB" w14:textId="77777777" w:rsidR="000558CE" w:rsidRPr="005E2DCD" w:rsidRDefault="000558CE" w:rsidP="000558CE">
            <w:pPr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/ deletion or insertion size</w:t>
            </w:r>
          </w:p>
        </w:tc>
      </w:tr>
      <w:tr w:rsidR="00AD0E6F" w:rsidRPr="005E2DCD" w14:paraId="5FDC793C" w14:textId="77777777" w:rsidTr="00A16C4C">
        <w:trPr>
          <w:trHeight w:val="303"/>
        </w:trPr>
        <w:tc>
          <w:tcPr>
            <w:tcW w:w="37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EB035C" w14:textId="77777777" w:rsidR="00F50CD4" w:rsidRPr="005E2DCD" w:rsidRDefault="00F50CD4" w:rsidP="00F50CD4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 xml:space="preserve">Single mutation in </w:t>
            </w:r>
            <w:r w:rsidRPr="005E2DCD">
              <w:rPr>
                <w:rFonts w:eastAsia="SimSun" w:cstheme="minorBidi"/>
                <w:i/>
                <w:iCs/>
                <w:kern w:val="0"/>
                <w:sz w:val="20"/>
                <w:szCs w:val="20"/>
              </w:rPr>
              <w:t>ad-3B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ECA68F" w14:textId="77777777" w:rsidR="00F50CD4" w:rsidRPr="005E2DCD" w:rsidRDefault="00F50CD4" w:rsidP="00F50CD4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BE7005" w14:textId="77777777" w:rsidR="00F50CD4" w:rsidRPr="005E2DCD" w:rsidRDefault="00F50CD4" w:rsidP="00F50CD4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</w:tr>
      <w:tr w:rsidR="00AD0E6F" w:rsidRPr="005E2DCD" w14:paraId="3D7D3567" w14:textId="77777777" w:rsidTr="00A16C4C">
        <w:trPr>
          <w:trHeight w:val="303"/>
        </w:trPr>
        <w:tc>
          <w:tcPr>
            <w:tcW w:w="217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23D1BC" w14:textId="77777777" w:rsidR="00F50CD4" w:rsidRPr="005E2DCD" w:rsidRDefault="00F50CD4" w:rsidP="00AD0E6F">
            <w:pPr>
              <w:widowControl/>
              <w:ind w:firstLineChars="109" w:firstLine="219"/>
              <w:jc w:val="left"/>
              <w:rPr>
                <w:rFonts w:eastAsia="SimSun" w:cstheme="minorBidi"/>
                <w:color w:val="000000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20"/>
                <w:szCs w:val="20"/>
              </w:rPr>
              <w:t>Base substitution</w:t>
            </w:r>
          </w:p>
        </w:tc>
        <w:tc>
          <w:tcPr>
            <w:tcW w:w="1559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31D219" w14:textId="77777777" w:rsidR="00F50CD4" w:rsidRPr="005E2DCD" w:rsidRDefault="00F50CD4" w:rsidP="00F50CD4">
            <w:pPr>
              <w:widowControl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55B06B" w14:textId="77777777" w:rsidR="00F50CD4" w:rsidRPr="005E2DCD" w:rsidRDefault="00F50CD4" w:rsidP="00F50CD4">
            <w:pPr>
              <w:widowControl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241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5DE093" w14:textId="77777777" w:rsidR="00F50CD4" w:rsidRPr="005E2DCD" w:rsidRDefault="00F50CD4" w:rsidP="00F50CD4">
            <w:pPr>
              <w:widowControl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 </w:t>
            </w:r>
          </w:p>
        </w:tc>
      </w:tr>
      <w:tr w:rsidR="00AD0E6F" w:rsidRPr="005E2DCD" w14:paraId="2D419830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768DA2" w14:textId="4668C777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2431D4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06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9871C7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T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A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519804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Leu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Stop</w:t>
            </w:r>
            <w:proofErr w:type="spellEnd"/>
          </w:p>
        </w:tc>
      </w:tr>
      <w:tr w:rsidR="00AD0E6F" w:rsidRPr="005E2DCD" w14:paraId="570FF84B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782EE5" w14:textId="3CB90A41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ABEFA4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53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15485B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c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c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85CCD5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la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Pro</w:t>
            </w:r>
            <w:proofErr w:type="spellEnd"/>
          </w:p>
        </w:tc>
      </w:tr>
      <w:tr w:rsidR="00AD0E6F" w:rsidRPr="005E2DCD" w14:paraId="0E2DEC68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B54B43" w14:textId="0C878765" w:rsidR="00F50CD4" w:rsidRPr="005E2DCD" w:rsidRDefault="00F50CD4" w:rsidP="0060647E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15000A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65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AF4A0A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At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Gt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B82346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His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rg</w:t>
            </w:r>
            <w:proofErr w:type="spellEnd"/>
          </w:p>
        </w:tc>
      </w:tr>
      <w:tr w:rsidR="00AD0E6F" w:rsidRPr="005E2DCD" w14:paraId="33D1B52C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D2F932" w14:textId="4661D9C0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AEBB78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86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5ACF4C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Tt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Ct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CF753E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Leu</w:t>
            </w:r>
            <w:r w:rsidRPr="005E2DCD">
              <w:rPr>
                <w:rFonts w:ascii="Wingdings" w:eastAsia="SimSun" w:hAnsi="Wingdings" w:cstheme="minorBidi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kern w:val="0"/>
                <w:sz w:val="16"/>
                <w:szCs w:val="16"/>
              </w:rPr>
              <w:t>Pro</w:t>
            </w:r>
            <w:proofErr w:type="spellEnd"/>
          </w:p>
        </w:tc>
      </w:tr>
      <w:tr w:rsidR="00AD0E6F" w:rsidRPr="005E2DCD" w14:paraId="07A32C1A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203753" w14:textId="32EB6D19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F71290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89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900CFB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Cc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Ac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4EDDE3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Ser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yr</w:t>
            </w:r>
            <w:proofErr w:type="spellEnd"/>
          </w:p>
        </w:tc>
      </w:tr>
      <w:tr w:rsidR="00AD0E6F" w:rsidRPr="005E2DCD" w14:paraId="5ED95A3A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DFA4BC" w14:textId="0CC52377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BF781F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94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6FFD1A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t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tT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4D9EFF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Met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Ile</w:t>
            </w:r>
            <w:proofErr w:type="spellEnd"/>
          </w:p>
        </w:tc>
      </w:tr>
      <w:tr w:rsidR="00AD0E6F" w:rsidRPr="005E2DCD" w14:paraId="4203B439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6748BF" w14:textId="77777777" w:rsidR="00F50CD4" w:rsidRPr="005E2DCD" w:rsidRDefault="00F50CD4" w:rsidP="00AD0E6F">
            <w:pPr>
              <w:widowControl/>
              <w:ind w:firstLineChars="109" w:firstLine="219"/>
              <w:jc w:val="left"/>
              <w:rPr>
                <w:rFonts w:eastAsia="SimSun" w:cstheme="minorBidi"/>
                <w:color w:val="000000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20"/>
                <w:szCs w:val="20"/>
              </w:rPr>
              <w:t>Deletion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5EB3E2" w14:textId="77777777" w:rsidR="00F50CD4" w:rsidRPr="005E2DCD" w:rsidRDefault="00F50CD4" w:rsidP="00F50CD4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27BF8B" w14:textId="77777777" w:rsidR="00F50CD4" w:rsidRPr="005E2DCD" w:rsidRDefault="00F50CD4" w:rsidP="00F50CD4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EBF430" w14:textId="77777777" w:rsidR="00F50CD4" w:rsidRPr="005E2DCD" w:rsidRDefault="00F50CD4" w:rsidP="00F50CD4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</w:tr>
      <w:tr w:rsidR="00AD0E6F" w:rsidRPr="005E2DCD" w14:paraId="03225D4E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25BFEE" w14:textId="01EE355F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40E367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−1563-221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60CD5F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G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B37F2A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3782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1286032F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623427" w14:textId="2A822646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77AC90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−1446-194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23EC79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acGCTCC</w:t>
            </w:r>
            <w:proofErr w:type="spellEnd"/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="00A16C4C"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AGGag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33C7D5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3392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7FF09F20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34DC85" w14:textId="5E031E14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FCA7DF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−715-210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C0C96A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ggGTCGG</w:t>
            </w:r>
            <w:proofErr w:type="spellEnd"/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="00A16C4C"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AACTtgc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FBB237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2817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3EAAEAF1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1582D7" w14:textId="38A5BD28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494174" w14:textId="378B4A61" w:rsidR="00F50CD4" w:rsidRPr="005E2DCD" w:rsidRDefault="00F50CD4" w:rsidP="00606133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8</w:t>
            </w:r>
            <w:r w:rsidR="00606133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1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60E6B2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ATC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7EEF31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00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438C0BEC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03E59C" w14:textId="495683D8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8C6525" w14:textId="75B13989" w:rsidR="00F50CD4" w:rsidRPr="005E2DCD" w:rsidRDefault="00F50CD4" w:rsidP="00606133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329</w:t>
            </w:r>
            <w:r w:rsidR="00606133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37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10FD41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C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D08505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46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40F14825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B2475B" w14:textId="170CC6EB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685A1B" w14:textId="2AF935DB" w:rsidR="00F50CD4" w:rsidRPr="005E2DCD" w:rsidRDefault="00F50CD4" w:rsidP="00606133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340</w:t>
            </w:r>
            <w:r w:rsidR="00606133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34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5594F3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C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4011A1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0A2E5E50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699A9F" w14:textId="6037E9DB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5D7DD0" w14:textId="3593DA6A" w:rsidR="00F50CD4" w:rsidRPr="005E2DCD" w:rsidRDefault="00F50CD4" w:rsidP="00606133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403</w:t>
            </w:r>
            <w:r w:rsidR="00606133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41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B042F1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AC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050218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0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1AE77A83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E4E5D3" w14:textId="5C135125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51A36B" w14:textId="042EF5C5" w:rsidR="00F50CD4" w:rsidRPr="005E2DCD" w:rsidRDefault="00F50CD4" w:rsidP="00606133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624</w:t>
            </w:r>
            <w:r w:rsidR="00606133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62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F742ED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C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CF25BB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2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57E6B732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53A591" w14:textId="6C1CE96E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038B6F" w14:textId="18973134" w:rsidR="00F50CD4" w:rsidRPr="005E2DCD" w:rsidRDefault="00F50CD4" w:rsidP="007B0481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834</w:t>
            </w:r>
            <w:r w:rsidR="007B0481" w:rsidRPr="005E2DCD">
              <w:rPr>
                <w:rFonts w:eastAsia="SimSun" w:cs="Times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84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090069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agTACCTTGTggg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6182E1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8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41780678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0EE19D" w14:textId="2C341DDE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F225D1" w14:textId="7B4758ED" w:rsidR="00F50CD4" w:rsidRPr="005E2DCD" w:rsidRDefault="00F50CD4" w:rsidP="007B0481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842</w:t>
            </w:r>
            <w:r w:rsidR="007B0481" w:rsidRPr="005E2DCD">
              <w:rPr>
                <w:rFonts w:eastAsia="SimSun" w:cs="Times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84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A19E57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gtGGGGAag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443A29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5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02DBB4E0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9CFFB0" w14:textId="666A9FB1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09D177" w14:textId="7B2B6F69" w:rsidR="00F50CD4" w:rsidRPr="005E2DCD" w:rsidRDefault="00F50CD4" w:rsidP="007B0481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008</w:t>
            </w:r>
            <w:r w:rsidR="007B0481" w:rsidRPr="005E2DCD">
              <w:rPr>
                <w:rFonts w:eastAsia="SimSun" w:cs="Times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0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B5837E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CC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825AA1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8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4CFBCDE8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B69585" w14:textId="237D4589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92E63D" w14:textId="4C5DFDF7" w:rsidR="00F50CD4" w:rsidRPr="005E2DCD" w:rsidRDefault="00F50CD4" w:rsidP="007B0481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027</w:t>
            </w:r>
            <w:r w:rsidR="007B0481" w:rsidRPr="005E2DCD">
              <w:rPr>
                <w:rFonts w:eastAsia="SimSun" w:cs="Times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54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97713F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taCATGT</w:t>
            </w:r>
            <w:proofErr w:type="spellEnd"/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GCGCtc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E07BD7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515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644357A3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171F36" w14:textId="17E15264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1543F7" w14:textId="4CE4B915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326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32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DD438F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A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757CD9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098DA402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85FB02" w14:textId="3A2293F4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FB39B1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33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E11D75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gaGag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33E965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5FB8FFD2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D98BD0" w14:textId="5B92D85F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D56F0C" w14:textId="7D9D37FC" w:rsidR="00F50CD4" w:rsidRPr="005E2DCD" w:rsidRDefault="00F50CD4" w:rsidP="007B0481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432</w:t>
            </w:r>
            <w:r w:rsidR="007B0481" w:rsidRPr="005E2DCD">
              <w:rPr>
                <w:rFonts w:eastAsia="SimSun" w:cs="Times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43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11F9F3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A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AEA9E7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6D0DF430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3B13B3" w14:textId="2B83A176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6F8FE6" w14:textId="1379CB31" w:rsidR="00F50CD4" w:rsidRPr="005E2DCD" w:rsidRDefault="00F50CD4" w:rsidP="007B0481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455</w:t>
            </w:r>
            <w:r w:rsidR="007B0481" w:rsidRPr="005E2DCD">
              <w:rPr>
                <w:rFonts w:eastAsia="SimSun" w:cs="Times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45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F0242D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T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A89FF8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3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31D9A754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5DC275" w14:textId="73D5E363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F9E76E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46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305A81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tCac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0CBDCA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5B6571D8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F51D28" w14:textId="6F813DA8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6C40A1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72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F823B2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gaCgga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7E613F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4C9E4BCD" w14:textId="77777777" w:rsidTr="00A16C4C">
        <w:trPr>
          <w:trHeight w:val="303"/>
        </w:trPr>
        <w:tc>
          <w:tcPr>
            <w:tcW w:w="37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DCD6201" w14:textId="72A887A5" w:rsidR="00F50CD4" w:rsidRPr="005E2DCD" w:rsidRDefault="00F50CD4" w:rsidP="00AD0E6F">
            <w:pPr>
              <w:widowControl/>
              <w:ind w:leftChars="-27" w:left="-3" w:hangingChars="31" w:hanging="62"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Multiple mutation</w:t>
            </w:r>
            <w:r w:rsidR="00921A45" w:rsidRPr="005E2DCD">
              <w:rPr>
                <w:rFonts w:eastAsia="SimSun" w:cstheme="minorBidi"/>
                <w:kern w:val="0"/>
                <w:sz w:val="20"/>
                <w:szCs w:val="20"/>
              </w:rPr>
              <w:t>s</w:t>
            </w: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 xml:space="preserve"> in </w:t>
            </w:r>
            <w:r w:rsidRPr="005E2DCD">
              <w:rPr>
                <w:rFonts w:eastAsia="SimSun" w:cstheme="minorBidi"/>
                <w:i/>
                <w:iCs/>
                <w:kern w:val="0"/>
                <w:sz w:val="20"/>
                <w:szCs w:val="20"/>
              </w:rPr>
              <w:t>ad-3B</w:t>
            </w:r>
            <w:r w:rsidR="0060647E" w:rsidRPr="005E2DCD">
              <w:rPr>
                <w:rFonts w:eastAsia="SimSun" w:cstheme="minorBidi"/>
                <w:iCs/>
                <w:kern w:val="0"/>
                <w:sz w:val="20"/>
                <w:szCs w:val="20"/>
              </w:rPr>
              <w:t xml:space="preserve"> (Clone #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B35A7D7" w14:textId="77777777" w:rsidR="00F50CD4" w:rsidRPr="005E2DCD" w:rsidRDefault="00F50CD4" w:rsidP="00F50CD4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 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474B706" w14:textId="77777777" w:rsidR="00F50CD4" w:rsidRPr="005E2DCD" w:rsidRDefault="00F50CD4" w:rsidP="00F50CD4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 </w:t>
            </w:r>
          </w:p>
        </w:tc>
      </w:tr>
      <w:tr w:rsidR="00AD0E6F" w:rsidRPr="005E2DCD" w14:paraId="295A1970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CEE384" w14:textId="77777777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Fe25-100-10-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FB3C4E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457831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c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Tc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20D360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ly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Val</w:t>
            </w:r>
            <w:proofErr w:type="spellEnd"/>
          </w:p>
        </w:tc>
      </w:tr>
      <w:tr w:rsidR="00AD0E6F" w:rsidRPr="005E2DCD" w14:paraId="2E57194C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8EB86E" w14:textId="77777777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460629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20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67478F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tCaa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taa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311749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7BB1073C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7240EA" w14:textId="77777777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Fe25-100-6-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3135B6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294, 29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E665C0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a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u w:val="single"/>
              </w:rPr>
              <w:t>T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c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a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u w:val="single"/>
              </w:rPr>
              <w:t>A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c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, *G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DA6066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1 nucleotide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hange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, 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proofErr w:type="spellEnd"/>
          </w:p>
        </w:tc>
      </w:tr>
      <w:tr w:rsidR="00AD0E6F" w:rsidRPr="005E2DCD" w14:paraId="622CF795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6F955D" w14:textId="77777777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Fe25-200-12-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C1E155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347, 35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EE5DD5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taTcc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u w:val="single"/>
              </w:rPr>
              <w:t>A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cc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tacc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u w:val="single"/>
              </w:rPr>
              <w:t>C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cc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929A0F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, 1 nucleotide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hange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  <w:proofErr w:type="spellEnd"/>
          </w:p>
        </w:tc>
      </w:tr>
      <w:tr w:rsidR="00AD0E6F" w:rsidRPr="005E2DCD" w14:paraId="4723D7E6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22E991" w14:textId="77777777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Fe25-200-1-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6742BB" w14:textId="4274C80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637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67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77DEDE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ggGCTCC</w:t>
            </w:r>
            <w:proofErr w:type="spellEnd"/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CGTAct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ADC9CF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40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4D23136B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1E7A41" w14:textId="77777777" w:rsidR="00F50CD4" w:rsidRPr="005E2DCD" w:rsidRDefault="00F50CD4" w:rsidP="00AD0E6F">
            <w:pPr>
              <w:widowControl/>
              <w:ind w:firstLineChars="313" w:firstLine="629"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44F870" w14:textId="152A9B59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980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05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FBBEF3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C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D93715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77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5942FDF1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ACD433" w14:textId="77777777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Fe18-150-2-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558AAE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826, 82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B63378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atGtGatt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attatt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E1388C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, 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AD0E6F" w:rsidRPr="005E2DCD" w14:paraId="1F0D1EFE" w14:textId="77777777" w:rsidTr="00A16C4C">
        <w:trPr>
          <w:trHeight w:val="303"/>
        </w:trPr>
        <w:tc>
          <w:tcPr>
            <w:tcW w:w="21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14F165" w14:textId="77777777" w:rsidR="00F50CD4" w:rsidRPr="005E2DCD" w:rsidRDefault="00F50CD4" w:rsidP="00AD0E6F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Fe18-150-1-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07DB0A5" w14:textId="1E9660E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263, 1265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26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0EE74A5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tgaCaGGa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tgaaa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, *G*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6FDBB74" w14:textId="77777777" w:rsidR="00F50CD4" w:rsidRPr="005E2DCD" w:rsidRDefault="00F50CD4" w:rsidP="00F50CD4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, −2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</w:tbl>
    <w:p w14:paraId="556AC58C" w14:textId="0B4DEEC4" w:rsidR="000558CE" w:rsidRPr="005E2DCD" w:rsidRDefault="000558CE" w:rsidP="00870406">
      <w:pPr>
        <w:widowControl/>
        <w:ind w:right="849"/>
        <w:rPr>
          <w:sz w:val="18"/>
          <w:szCs w:val="18"/>
        </w:rPr>
      </w:pPr>
      <w:r w:rsidRPr="005E2DCD">
        <w:rPr>
          <w:rFonts w:eastAsia="SimSun" w:cstheme="minorBidi"/>
          <w:kern w:val="0"/>
          <w:sz w:val="18"/>
          <w:szCs w:val="18"/>
        </w:rPr>
        <w:t xml:space="preserve">Mutation positions of the nucleotide in the </w:t>
      </w:r>
      <w:r w:rsidRPr="005E2DCD">
        <w:rPr>
          <w:rFonts w:eastAsia="SimSun" w:cstheme="minorBidi"/>
          <w:i/>
          <w:kern w:val="0"/>
          <w:sz w:val="18"/>
          <w:szCs w:val="18"/>
        </w:rPr>
        <w:t>ad-3B</w:t>
      </w:r>
      <w:r w:rsidRPr="005E2DCD">
        <w:rPr>
          <w:rFonts w:eastAsia="SimSun" w:cstheme="minorBidi"/>
          <w:kern w:val="0"/>
          <w:sz w:val="18"/>
          <w:szCs w:val="18"/>
        </w:rPr>
        <w:t xml:space="preserve"> gene are indicated using numbers. Base alterations are designated using capitals. Missense and nonsense mutations are indicated using amino acid character or </w:t>
      </w:r>
      <w:r w:rsidR="00DC3F5B" w:rsidRPr="005E2DCD">
        <w:rPr>
          <w:rFonts w:eastAsia="SimSun" w:cstheme="minorBidi"/>
          <w:kern w:val="0"/>
          <w:sz w:val="18"/>
          <w:szCs w:val="18"/>
        </w:rPr>
        <w:t>“</w:t>
      </w:r>
      <w:r w:rsidRPr="005E2DCD">
        <w:rPr>
          <w:rFonts w:eastAsia="SimSun" w:cstheme="minorBidi"/>
          <w:kern w:val="0"/>
          <w:sz w:val="18"/>
          <w:szCs w:val="18"/>
        </w:rPr>
        <w:t>stop.</w:t>
      </w:r>
      <w:r w:rsidR="00DC3F5B" w:rsidRPr="005E2DCD">
        <w:rPr>
          <w:rFonts w:eastAsia="SimSun" w:cstheme="minorBidi"/>
          <w:kern w:val="0"/>
          <w:sz w:val="18"/>
          <w:szCs w:val="18"/>
        </w:rPr>
        <w:t>”</w:t>
      </w:r>
      <w:r w:rsidRPr="005E2DCD">
        <w:rPr>
          <w:rFonts w:eastAsia="SimSun" w:cstheme="minorBidi"/>
          <w:kern w:val="0"/>
          <w:sz w:val="18"/>
          <w:szCs w:val="18"/>
        </w:rPr>
        <w:t xml:space="preserve"> Size of deletion and insertion are indicated using </w:t>
      </w:r>
      <w:r w:rsidR="00DC3F5B" w:rsidRPr="005E2DCD">
        <w:rPr>
          <w:rFonts w:eastAsia="SimSun" w:cstheme="minorBidi"/>
          <w:kern w:val="0"/>
          <w:sz w:val="18"/>
          <w:szCs w:val="18"/>
        </w:rPr>
        <w:t>“</w:t>
      </w:r>
      <w:r w:rsidRPr="005E2DCD">
        <w:rPr>
          <w:rFonts w:ascii="Calibri" w:eastAsia="Calibri" w:hAnsi="Calibri" w:cs="Calibri"/>
          <w:kern w:val="0"/>
          <w:sz w:val="18"/>
          <w:szCs w:val="18"/>
        </w:rPr>
        <w:t>−</w:t>
      </w:r>
      <w:r w:rsidR="00FF6A5D" w:rsidRPr="005E2DCD">
        <w:rPr>
          <w:rFonts w:eastAsia="SimSun" w:cstheme="minorBidi"/>
          <w:kern w:val="0"/>
          <w:sz w:val="18"/>
          <w:szCs w:val="18"/>
        </w:rPr>
        <w:t>”</w:t>
      </w:r>
      <w:r w:rsidRPr="005E2DCD">
        <w:rPr>
          <w:rFonts w:eastAsia="SimSun" w:cstheme="minorBidi"/>
          <w:kern w:val="0"/>
          <w:sz w:val="18"/>
          <w:szCs w:val="18"/>
        </w:rPr>
        <w:t xml:space="preserve"> and </w:t>
      </w:r>
      <w:r w:rsidR="00DC3F5B" w:rsidRPr="005E2DCD">
        <w:rPr>
          <w:rFonts w:eastAsia="SimSun" w:cstheme="minorBidi"/>
          <w:kern w:val="0"/>
          <w:sz w:val="18"/>
          <w:szCs w:val="18"/>
        </w:rPr>
        <w:t>“</w:t>
      </w:r>
      <w:r w:rsidRPr="005E2DCD">
        <w:rPr>
          <w:rFonts w:eastAsia="SimSun" w:cstheme="minorBidi"/>
          <w:kern w:val="0"/>
          <w:sz w:val="18"/>
          <w:szCs w:val="18"/>
        </w:rPr>
        <w:t>+</w:t>
      </w:r>
      <w:r w:rsidR="00DC3F5B" w:rsidRPr="005E2DCD">
        <w:rPr>
          <w:rFonts w:eastAsia="SimSun" w:cstheme="minorBidi"/>
          <w:kern w:val="0"/>
          <w:sz w:val="18"/>
          <w:szCs w:val="18"/>
        </w:rPr>
        <w:t>”</w:t>
      </w:r>
      <w:r w:rsidRPr="005E2DCD">
        <w:rPr>
          <w:rFonts w:eastAsia="SimSun" w:cstheme="minorBidi"/>
          <w:kern w:val="0"/>
          <w:sz w:val="18"/>
          <w:szCs w:val="18"/>
        </w:rPr>
        <w:t>, respectively. Multiple mutations are show</w:t>
      </w:r>
      <w:r w:rsidR="00B96483" w:rsidRPr="005E2DCD">
        <w:rPr>
          <w:rFonts w:eastAsia="SimSun" w:cstheme="minorBidi"/>
          <w:kern w:val="0"/>
          <w:sz w:val="18"/>
          <w:szCs w:val="18"/>
        </w:rPr>
        <w:t>n</w:t>
      </w:r>
      <w:r w:rsidRPr="005E2DCD">
        <w:rPr>
          <w:rFonts w:eastAsia="SimSun" w:cstheme="minorBidi"/>
          <w:kern w:val="0"/>
          <w:sz w:val="18"/>
          <w:szCs w:val="18"/>
        </w:rPr>
        <w:t xml:space="preserve"> as above. Deletion/insertion are designated using capitals without underline. Nucleotide changes are designated using capitals with underline.</w:t>
      </w:r>
    </w:p>
    <w:p w14:paraId="7C296C70" w14:textId="77777777" w:rsidR="00921A45" w:rsidRPr="005E2DCD" w:rsidRDefault="00921A45">
      <w:pPr>
        <w:widowControl/>
        <w:jc w:val="left"/>
      </w:pPr>
    </w:p>
    <w:p w14:paraId="5C320A0F" w14:textId="6746D921" w:rsidR="00EA6452" w:rsidRPr="005E2DCD" w:rsidRDefault="00AD0E6F" w:rsidP="00EA6452">
      <w:pPr>
        <w:spacing w:line="480" w:lineRule="auto"/>
        <w:ind w:left="-567"/>
      </w:pPr>
      <w:r w:rsidRPr="005E2DCD" w:rsidDel="00AD0E6F">
        <w:t xml:space="preserve"> </w:t>
      </w:r>
      <w:r w:rsidR="00EA6452" w:rsidRPr="005E2DCD">
        <w:t xml:space="preserve">(C) </w:t>
      </w:r>
      <w:r w:rsidRPr="005E2DCD">
        <w:rPr>
          <w:rFonts w:eastAsia="SimSun" w:cstheme="minorBidi"/>
          <w:kern w:val="0"/>
        </w:rPr>
        <w:t xml:space="preserve">Summary of the </w:t>
      </w:r>
      <w:r w:rsidRPr="005E2DCD">
        <w:rPr>
          <w:rFonts w:eastAsia="SimSun" w:cstheme="minorBidi"/>
          <w:i/>
          <w:iCs/>
          <w:kern w:val="0"/>
        </w:rPr>
        <w:t>ad-3B</w:t>
      </w:r>
      <w:r w:rsidRPr="005E2DCD">
        <w:rPr>
          <w:rFonts w:eastAsia="SimSun" w:cstheme="minorBidi"/>
          <w:kern w:val="0"/>
        </w:rPr>
        <w:t xml:space="preserve"> mutations </w:t>
      </w:r>
      <w:r w:rsidR="00854D83" w:rsidRPr="005E2DCD">
        <w:rPr>
          <w:rFonts w:eastAsia="SimSun" w:cstheme="minorBidi"/>
          <w:kern w:val="0"/>
        </w:rPr>
        <w:t xml:space="preserve">identified following </w:t>
      </w:r>
      <w:r w:rsidRPr="005E2DCD">
        <w:rPr>
          <w:rFonts w:eastAsia="SimSun" w:cstheme="minorBidi"/>
          <w:kern w:val="0"/>
        </w:rPr>
        <w:t xml:space="preserve">X-ray </w:t>
      </w:r>
      <w:r w:rsidR="00854D83" w:rsidRPr="005E2DCD">
        <w:rPr>
          <w:rFonts w:eastAsia="SimSun" w:cstheme="minorBidi"/>
          <w:kern w:val="0"/>
        </w:rPr>
        <w:t>irradiation</w:t>
      </w:r>
    </w:p>
    <w:tbl>
      <w:tblPr>
        <w:tblW w:w="8409" w:type="dxa"/>
        <w:tblInd w:w="-504" w:type="dxa"/>
        <w:tblLayout w:type="fixed"/>
        <w:tblLook w:val="0000" w:firstRow="0" w:lastRow="0" w:firstColumn="0" w:lastColumn="0" w:noHBand="0" w:noVBand="0"/>
      </w:tblPr>
      <w:tblGrid>
        <w:gridCol w:w="2172"/>
        <w:gridCol w:w="9"/>
        <w:gridCol w:w="1550"/>
        <w:gridCol w:w="2268"/>
        <w:gridCol w:w="2410"/>
      </w:tblGrid>
      <w:tr w:rsidR="00EA6452" w:rsidRPr="005E2DCD" w14:paraId="79CD4258" w14:textId="77777777" w:rsidTr="00921A45">
        <w:trPr>
          <w:trHeight w:val="280"/>
        </w:trPr>
        <w:tc>
          <w:tcPr>
            <w:tcW w:w="8409" w:type="dxa"/>
            <w:gridSpan w:val="5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</w:tcPr>
          <w:p w14:paraId="06B8C795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</w:tr>
      <w:tr w:rsidR="000558CE" w:rsidRPr="005E2DCD" w14:paraId="7A140C31" w14:textId="77777777" w:rsidTr="000558CE">
        <w:trPr>
          <w:trHeight w:val="409"/>
        </w:trPr>
        <w:tc>
          <w:tcPr>
            <w:tcW w:w="2172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5277120B" w14:textId="77777777" w:rsidR="000558CE" w:rsidRPr="005E2DCD" w:rsidRDefault="000558CE" w:rsidP="000558CE">
            <w:pPr>
              <w:widowControl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  <w:p w14:paraId="3CFC1560" w14:textId="77777777" w:rsidR="000558CE" w:rsidRPr="005E2DCD" w:rsidRDefault="000558CE" w:rsidP="000558CE">
            <w:pPr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 </w:t>
            </w:r>
          </w:p>
        </w:tc>
        <w:tc>
          <w:tcPr>
            <w:tcW w:w="1559" w:type="dxa"/>
            <w:gridSpan w:val="2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2DCCD480" w14:textId="77777777" w:rsidR="000558CE" w:rsidRPr="005E2DCD" w:rsidRDefault="000558CE" w:rsidP="000558CE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Position in the</w:t>
            </w:r>
          </w:p>
          <w:p w14:paraId="2600F710" w14:textId="77777777" w:rsidR="000558CE" w:rsidRPr="005E2DCD" w:rsidRDefault="000558CE" w:rsidP="000558CE">
            <w:pPr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</w:t>
            </w:r>
            <w:r w:rsidRPr="005E2DCD">
              <w:rPr>
                <w:rFonts w:eastAsia="SimSun" w:cstheme="minorBidi"/>
                <w:i/>
                <w:color w:val="000000"/>
                <w:kern w:val="0"/>
                <w:sz w:val="16"/>
                <w:szCs w:val="16"/>
              </w:rPr>
              <w:t>ad-3B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gene</w:t>
            </w:r>
          </w:p>
        </w:tc>
        <w:tc>
          <w:tcPr>
            <w:tcW w:w="2268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0E12DC02" w14:textId="77777777" w:rsidR="000558CE" w:rsidRPr="005E2DCD" w:rsidRDefault="000558CE" w:rsidP="000558CE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Sequence change</w:t>
            </w:r>
          </w:p>
          <w:p w14:paraId="048EFF3D" w14:textId="77777777" w:rsidR="000558CE" w:rsidRPr="005E2DCD" w:rsidRDefault="000558CE" w:rsidP="000558CE">
            <w:pPr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/*micro-homologies*</w:t>
            </w:r>
          </w:p>
        </w:tc>
        <w:tc>
          <w:tcPr>
            <w:tcW w:w="2410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7CE277B6" w14:textId="77777777" w:rsidR="000558CE" w:rsidRPr="005E2DCD" w:rsidRDefault="000558CE" w:rsidP="000558CE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mino acid change</w:t>
            </w:r>
          </w:p>
          <w:p w14:paraId="171775EF" w14:textId="77777777" w:rsidR="000558CE" w:rsidRPr="005E2DCD" w:rsidRDefault="000558CE" w:rsidP="000558CE">
            <w:pPr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/deletions size/insertions size</w:t>
            </w:r>
          </w:p>
        </w:tc>
      </w:tr>
      <w:tr w:rsidR="00EA6452" w:rsidRPr="005E2DCD" w14:paraId="1F4BB72A" w14:textId="77777777" w:rsidTr="00A16C4C">
        <w:trPr>
          <w:trHeight w:val="300"/>
        </w:trPr>
        <w:tc>
          <w:tcPr>
            <w:tcW w:w="3731" w:type="dxa"/>
            <w:gridSpan w:val="3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24A0BE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 xml:space="preserve">Single mutation in </w:t>
            </w:r>
            <w:r w:rsidRPr="005E2DCD">
              <w:rPr>
                <w:rFonts w:eastAsia="SimSun" w:cstheme="minorBidi"/>
                <w:i/>
                <w:iCs/>
                <w:kern w:val="0"/>
                <w:sz w:val="20"/>
                <w:szCs w:val="20"/>
              </w:rPr>
              <w:t>ad-3B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E379D6D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 </w:t>
            </w:r>
          </w:p>
        </w:tc>
        <w:tc>
          <w:tcPr>
            <w:tcW w:w="241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69F1094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 </w:t>
            </w:r>
          </w:p>
        </w:tc>
      </w:tr>
      <w:tr w:rsidR="00EA6452" w:rsidRPr="005E2DCD" w14:paraId="7A4B3902" w14:textId="77777777" w:rsidTr="00A16C4C">
        <w:trPr>
          <w:trHeight w:val="28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BE7EFB" w14:textId="77777777" w:rsidR="00EA6452" w:rsidRPr="005E2DCD" w:rsidRDefault="00EA6452" w:rsidP="00921A45">
            <w:pPr>
              <w:widowControl/>
              <w:ind w:leftChars="-1" w:left="-2" w:firstLineChars="109" w:firstLine="219"/>
              <w:jc w:val="left"/>
              <w:rPr>
                <w:rFonts w:eastAsia="SimSun" w:cstheme="minorBidi"/>
                <w:color w:val="000000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20"/>
                <w:szCs w:val="20"/>
              </w:rPr>
              <w:t>Base substitution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1A29EA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C6E1D5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D26A77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</w:tr>
      <w:tr w:rsidR="00EA6452" w:rsidRPr="005E2DCD" w14:paraId="339B0E7E" w14:textId="77777777" w:rsidTr="00A16C4C">
        <w:trPr>
          <w:trHeight w:val="30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D70381" w14:textId="03466CF1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AE366A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30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6A7673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a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a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4EC9A8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Lys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Stop</w:t>
            </w:r>
            <w:proofErr w:type="spellEnd"/>
          </w:p>
        </w:tc>
      </w:tr>
      <w:tr w:rsidR="00EA6452" w:rsidRPr="005E2DCD" w14:paraId="172ADC2F" w14:textId="77777777" w:rsidTr="00A16C4C">
        <w:trPr>
          <w:trHeight w:val="30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87D728" w14:textId="3FCDFCC5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55FC24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88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B6A60E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0D2AAB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First base of intron I</w:t>
            </w:r>
          </w:p>
        </w:tc>
      </w:tr>
      <w:tr w:rsidR="00EA6452" w:rsidRPr="005E2DCD" w14:paraId="04ED0185" w14:textId="77777777" w:rsidTr="00A16C4C">
        <w:trPr>
          <w:trHeight w:val="30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4DA66D" w14:textId="5C66DEC7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F69C02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53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CBCE99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C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A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C17D33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Pro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ln</w:t>
            </w:r>
            <w:proofErr w:type="spellEnd"/>
          </w:p>
        </w:tc>
      </w:tr>
      <w:tr w:rsidR="00EA6452" w:rsidRPr="005E2DCD" w14:paraId="39E46560" w14:textId="77777777" w:rsidTr="00A16C4C">
        <w:trPr>
          <w:trHeight w:val="30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6005B0" w14:textId="717D5547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C6F785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61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128734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c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Tc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D9A038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ly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Val</w:t>
            </w:r>
            <w:proofErr w:type="spellEnd"/>
          </w:p>
        </w:tc>
      </w:tr>
      <w:tr w:rsidR="00EA6452" w:rsidRPr="005E2DCD" w14:paraId="4AE078C6" w14:textId="77777777" w:rsidTr="00A16C4C">
        <w:trPr>
          <w:trHeight w:val="30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11F669" w14:textId="703D6E97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26C826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63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D947DF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t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gt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A72FC6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ly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rg</w:t>
            </w:r>
            <w:proofErr w:type="spellEnd"/>
          </w:p>
        </w:tc>
      </w:tr>
      <w:tr w:rsidR="00EA6452" w:rsidRPr="005E2DCD" w14:paraId="37CE7656" w14:textId="77777777" w:rsidTr="00A16C4C">
        <w:trPr>
          <w:trHeight w:val="30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862676" w14:textId="7FC882F9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7E513C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69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FF58DD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Tt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Ct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010FF9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Ile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hr</w:t>
            </w:r>
            <w:proofErr w:type="spellEnd"/>
          </w:p>
        </w:tc>
      </w:tr>
      <w:tr w:rsidR="00EA6452" w:rsidRPr="005E2DCD" w14:paraId="69177D03" w14:textId="77777777" w:rsidTr="00A16C4C">
        <w:trPr>
          <w:trHeight w:val="30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9E8189" w14:textId="4A558EDB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DC1268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88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BAC4A5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g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g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16D5DE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r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rp</w:t>
            </w:r>
            <w:proofErr w:type="spellEnd"/>
          </w:p>
        </w:tc>
      </w:tr>
      <w:tr w:rsidR="00EA6452" w:rsidRPr="005E2DCD" w14:paraId="788427D0" w14:textId="77777777" w:rsidTr="00A16C4C">
        <w:trPr>
          <w:trHeight w:val="32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23D45A" w14:textId="77777777" w:rsidR="00EA6452" w:rsidRPr="005E2DCD" w:rsidRDefault="00EA6452" w:rsidP="00921A45">
            <w:pPr>
              <w:widowControl/>
              <w:ind w:firstLineChars="109" w:firstLine="219"/>
              <w:jc w:val="left"/>
              <w:rPr>
                <w:rFonts w:eastAsia="SimSun" w:cstheme="minorBidi"/>
                <w:color w:val="000000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20"/>
                <w:szCs w:val="20"/>
              </w:rPr>
              <w:t>Deletions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9648A1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6D0A5A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32EB92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</w:tr>
      <w:tr w:rsidR="00EA6452" w:rsidRPr="005E2DCD" w14:paraId="5088B6B0" w14:textId="77777777" w:rsidTr="00A16C4C">
        <w:trPr>
          <w:trHeight w:val="32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F8466F" w14:textId="4F563FE6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B2CB24" w14:textId="2404BF40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248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25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281479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A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A63695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2AE8B02C" w14:textId="77777777" w:rsidTr="00A16C4C">
        <w:trPr>
          <w:trHeight w:val="32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D55F7F" w14:textId="3ADE3A50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BD51A5" w14:textId="6529C22E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381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38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F1FDDB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G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A4AF5F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24A49DD0" w14:textId="77777777" w:rsidTr="00A16C4C">
        <w:trPr>
          <w:trHeight w:val="28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BB4799" w14:textId="7A6FEE25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B69A97" w14:textId="0E0B46F1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08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555CCF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T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D655C0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2187920E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470017" w14:textId="330FEE8A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DB4FCA" w14:textId="61AD3210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08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90E5A1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T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C62508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0339566D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FAD702" w14:textId="053EE998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176335" w14:textId="4C667796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08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45CF47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T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2DCDB5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6D416356" w14:textId="77777777" w:rsidTr="00A16C4C">
        <w:trPr>
          <w:trHeight w:val="32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B53384" w14:textId="59942E4E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863755" w14:textId="1206A54A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08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058356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T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8C2A5A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7F7251EF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8CC443" w14:textId="24C1481F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51E36E" w14:textId="23FFBBA9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32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53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8EC96D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A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D25777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6809810C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BE38A1" w14:textId="25F88250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8F6D9A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64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6C831D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tcGtga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EEC507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</w:t>
            </w:r>
          </w:p>
        </w:tc>
      </w:tr>
      <w:tr w:rsidR="00EA6452" w:rsidRPr="005E2DCD" w14:paraId="23EF29AA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A88B97" w14:textId="49AC019E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FFFEB8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80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DB8AAB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tgAgca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63BA4F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</w:t>
            </w:r>
          </w:p>
        </w:tc>
      </w:tr>
      <w:tr w:rsidR="00EA6452" w:rsidRPr="005E2DCD" w14:paraId="35E721E6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1E24BE" w14:textId="66C6D9F8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745987" w14:textId="24CF0994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022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02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9B54F9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C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17D8DB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3DF3D232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0C544F" w14:textId="75A4FB8C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0B6026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39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74589D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tagTaac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784B76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</w:t>
            </w:r>
          </w:p>
        </w:tc>
      </w:tr>
      <w:tr w:rsidR="00EA6452" w:rsidRPr="005E2DCD" w14:paraId="08A75A7A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D3AA52" w14:textId="55531EBF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39E3AE" w14:textId="35AF3BAC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496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49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E06685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A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C9F421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12BDAFF0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46AE8C" w14:textId="70CF6D03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A2FB7E" w14:textId="1E910536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534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53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96C0F4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cGTat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75229C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2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 </w:t>
            </w:r>
          </w:p>
        </w:tc>
      </w:tr>
      <w:tr w:rsidR="00EA6452" w:rsidRPr="005E2DCD" w14:paraId="2CCD2569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134802" w14:textId="6095EDF2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BE2296" w14:textId="3C81A649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655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65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418E44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*C*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FB7BE7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788E319D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20FFF0" w14:textId="72D63F71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078F5F" w14:textId="54D504CD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711</w:t>
            </w:r>
            <w:r w:rsidR="007B0481"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–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72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143303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gcAACAC</w:t>
            </w:r>
            <w:proofErr w:type="spellEnd"/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="00A16C4C"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r w:rsidR="00A16C4C" w:rsidRPr="005E2DCD">
              <w:rPr>
                <w:rFonts w:eastAsia="SimSun" w:hAnsi="Wingdings" w:cstheme="minorBidi"/>
                <w:color w:val="000000"/>
                <w:kern w:val="0"/>
                <w:sz w:val="16"/>
                <w:szCs w:val="16"/>
              </w:rPr>
              <w:t>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ACTTgac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F5CB8A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bookmarkStart w:id="0" w:name="OLE_LINK12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−</w:t>
            </w:r>
            <w:bookmarkEnd w:id="0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19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0BE12BB7" w14:textId="77777777" w:rsidTr="00A16C4C">
        <w:trPr>
          <w:trHeight w:val="260"/>
        </w:trPr>
        <w:tc>
          <w:tcPr>
            <w:tcW w:w="373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21254FE" w14:textId="015DB71C" w:rsidR="00EA6452" w:rsidRPr="005E2DCD" w:rsidRDefault="00EA6452" w:rsidP="00921A45">
            <w:pPr>
              <w:widowControl/>
              <w:ind w:leftChars="-26" w:left="-1" w:hangingChars="31" w:hanging="62"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 xml:space="preserve">Multiple mutations in </w:t>
            </w:r>
            <w:r w:rsidRPr="005E2DCD">
              <w:rPr>
                <w:rFonts w:eastAsia="SimSun" w:cstheme="minorBidi"/>
                <w:i/>
                <w:iCs/>
                <w:kern w:val="0"/>
                <w:sz w:val="20"/>
                <w:szCs w:val="20"/>
              </w:rPr>
              <w:t>ad-3B</w:t>
            </w:r>
            <w:r w:rsidR="0060647E" w:rsidRPr="005E2DCD">
              <w:rPr>
                <w:rFonts w:eastAsia="SimSun" w:cstheme="minorBidi"/>
                <w:iCs/>
                <w:kern w:val="0"/>
                <w:sz w:val="20"/>
                <w:szCs w:val="20"/>
              </w:rPr>
              <w:t xml:space="preserve"> (Clone #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453389E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 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AFBC8C" w14:textId="77777777" w:rsidR="00EA6452" w:rsidRPr="005E2DCD" w:rsidRDefault="00EA6452" w:rsidP="00EA6452">
            <w:pPr>
              <w:widowControl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 </w:t>
            </w:r>
          </w:p>
        </w:tc>
      </w:tr>
      <w:tr w:rsidR="00EA6452" w:rsidRPr="005E2DCD" w14:paraId="702D19F7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56D1B0" w14:textId="77777777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X6-200-1-8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B72E59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66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79C4E7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Tc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Cc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83B113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Val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Ala</w:t>
            </w:r>
            <w:proofErr w:type="spellEnd"/>
          </w:p>
        </w:tc>
      </w:tr>
      <w:tr w:rsidR="00EA6452" w:rsidRPr="005E2DCD" w14:paraId="59B4E0BA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A0082" w14:textId="77777777" w:rsidR="00EA6452" w:rsidRPr="005E2DCD" w:rsidRDefault="00EA6452" w:rsidP="00921A45">
            <w:pPr>
              <w:widowControl/>
              <w:ind w:firstLineChars="313" w:firstLine="629"/>
              <w:jc w:val="left"/>
              <w:rPr>
                <w:rFonts w:eastAsia="SimSun" w:cstheme="minorBidi"/>
                <w:kern w:val="0"/>
                <w:sz w:val="20"/>
                <w:szCs w:val="20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0244BB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92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139B0A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agtag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agTtag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2FB80E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bookmarkStart w:id="1" w:name="OLE_LINK11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+</w:t>
            </w:r>
            <w:bookmarkEnd w:id="1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  <w:tr w:rsidR="00EA6452" w:rsidRPr="005E2DCD" w14:paraId="15DF5C27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1E324A" w14:textId="77777777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X6-300-2-3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7BF7E2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727, 73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E15904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ttGagaCcat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gttTagaGcat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20C5F8" w14:textId="0B2614DA" w:rsidR="00A16C4C" w:rsidRPr="005E2DCD" w:rsidRDefault="00EA6452" w:rsidP="00EA6452">
            <w:pPr>
              <w:widowControl/>
              <w:jc w:val="center"/>
              <w:rPr>
                <w:rFonts w:eastAsia="SimSun" w:cstheme="minorBidi"/>
                <w:kern w:val="0"/>
                <w:sz w:val="20"/>
                <w:szCs w:val="20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 nucleotide change</w:t>
            </w:r>
            <w:r w:rsidRPr="005E2DCD">
              <w:rPr>
                <w:rFonts w:eastAsia="SimSun" w:cstheme="minorBidi"/>
                <w:kern w:val="0"/>
                <w:sz w:val="20"/>
                <w:szCs w:val="20"/>
              </w:rPr>
              <w:t>,</w:t>
            </w:r>
          </w:p>
          <w:p w14:paraId="22579AEE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kern w:val="0"/>
                <w:sz w:val="16"/>
                <w:szCs w:val="16"/>
              </w:rPr>
              <w:t>1 nucleotide change</w:t>
            </w:r>
          </w:p>
        </w:tc>
      </w:tr>
      <w:tr w:rsidR="00EA6452" w:rsidRPr="005E2DCD" w14:paraId="7A0CAFE2" w14:textId="77777777" w:rsidTr="00A16C4C">
        <w:trPr>
          <w:trHeight w:val="260"/>
        </w:trPr>
        <w:tc>
          <w:tcPr>
            <w:tcW w:w="218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4DF06C8" w14:textId="77777777" w:rsidR="00EA6452" w:rsidRPr="005E2DCD" w:rsidRDefault="00EA6452" w:rsidP="00921A45">
            <w:pPr>
              <w:widowControl/>
              <w:ind w:firstLineChars="313" w:firstLine="504"/>
              <w:jc w:val="left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X6-300-1-6</w:t>
            </w:r>
          </w:p>
        </w:tc>
        <w:tc>
          <w:tcPr>
            <w:tcW w:w="15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B13EC7D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1107, 110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6645C56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ttCtAtcat</w:t>
            </w:r>
            <w:r w:rsidRPr="005E2DCD">
              <w:rPr>
                <w:rFonts w:ascii="Wingdings" w:eastAsia="SimSun" w:hAnsi="Wingdings" w:cstheme="minorBidi"/>
                <w:color w:val="000000"/>
                <w:kern w:val="0"/>
                <w:sz w:val="16"/>
                <w:szCs w:val="16"/>
              </w:rPr>
              <w:t></w:t>
            </w: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cttttcat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33742DC" w14:textId="77777777" w:rsidR="00EA6452" w:rsidRPr="005E2DCD" w:rsidRDefault="00EA6452" w:rsidP="00EA6452">
            <w:pPr>
              <w:widowControl/>
              <w:jc w:val="center"/>
              <w:rPr>
                <w:rFonts w:eastAsia="SimSun" w:cstheme="minorBidi"/>
                <w:color w:val="000000"/>
                <w:kern w:val="0"/>
                <w:sz w:val="16"/>
                <w:szCs w:val="16"/>
              </w:rPr>
            </w:pPr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 xml:space="preserve">, −1 </w:t>
            </w:r>
            <w:proofErr w:type="spellStart"/>
            <w:r w:rsidRPr="005E2DCD">
              <w:rPr>
                <w:rFonts w:eastAsia="SimSun" w:cstheme="minorBidi"/>
                <w:color w:val="000000"/>
                <w:kern w:val="0"/>
                <w:sz w:val="16"/>
                <w:szCs w:val="16"/>
              </w:rPr>
              <w:t>bp</w:t>
            </w:r>
            <w:proofErr w:type="spellEnd"/>
          </w:p>
        </w:tc>
      </w:tr>
    </w:tbl>
    <w:p w14:paraId="53C4799F" w14:textId="680770B0" w:rsidR="00EA6452" w:rsidRPr="005E2DCD" w:rsidRDefault="000558CE" w:rsidP="00E444F8">
      <w:pPr>
        <w:widowControl/>
        <w:ind w:rightChars="352" w:right="848"/>
      </w:pPr>
      <w:r w:rsidRPr="005E2DCD">
        <w:rPr>
          <w:rFonts w:eastAsia="SimSun" w:cstheme="minorBidi"/>
          <w:kern w:val="0"/>
          <w:sz w:val="18"/>
          <w:szCs w:val="18"/>
        </w:rPr>
        <w:t xml:space="preserve">Mutation positions of the nucleotide in the </w:t>
      </w:r>
      <w:r w:rsidRPr="005E2DCD">
        <w:rPr>
          <w:rFonts w:eastAsia="SimSun" w:cstheme="minorBidi"/>
          <w:i/>
          <w:kern w:val="0"/>
          <w:sz w:val="18"/>
          <w:szCs w:val="18"/>
        </w:rPr>
        <w:t>ad-3B</w:t>
      </w:r>
      <w:r w:rsidRPr="005E2DCD">
        <w:rPr>
          <w:rFonts w:eastAsia="SimSun" w:cstheme="minorBidi"/>
          <w:kern w:val="0"/>
          <w:sz w:val="18"/>
          <w:szCs w:val="18"/>
        </w:rPr>
        <w:t xml:space="preserve"> gene are indicated using numbers. Base alterations are designated using capitals. Missense and nonsense mutations are indicated using amino acid character or </w:t>
      </w:r>
      <w:r w:rsidR="00DC3F5B" w:rsidRPr="005E2DCD">
        <w:rPr>
          <w:rFonts w:eastAsia="SimSun" w:cstheme="minorBidi"/>
          <w:kern w:val="0"/>
          <w:sz w:val="18"/>
          <w:szCs w:val="18"/>
        </w:rPr>
        <w:t>“</w:t>
      </w:r>
      <w:r w:rsidRPr="005E2DCD">
        <w:rPr>
          <w:rFonts w:eastAsia="SimSun" w:cstheme="minorBidi"/>
          <w:kern w:val="0"/>
          <w:sz w:val="18"/>
          <w:szCs w:val="18"/>
        </w:rPr>
        <w:t>stop.</w:t>
      </w:r>
      <w:r w:rsidR="00DC3F5B" w:rsidRPr="005E2DCD">
        <w:rPr>
          <w:rFonts w:eastAsia="SimSun" w:cstheme="minorBidi"/>
          <w:kern w:val="0"/>
          <w:sz w:val="18"/>
          <w:szCs w:val="18"/>
        </w:rPr>
        <w:t>”</w:t>
      </w:r>
      <w:r w:rsidRPr="005E2DCD">
        <w:rPr>
          <w:rFonts w:eastAsia="SimSun" w:cstheme="minorBidi"/>
          <w:kern w:val="0"/>
          <w:sz w:val="18"/>
          <w:szCs w:val="18"/>
        </w:rPr>
        <w:t xml:space="preserve"> Size of deletion and insertion are indicated using </w:t>
      </w:r>
      <w:r w:rsidR="00DC3F5B" w:rsidRPr="005E2DCD">
        <w:rPr>
          <w:rFonts w:eastAsia="SimSun" w:cstheme="minorBidi"/>
          <w:kern w:val="0"/>
          <w:sz w:val="18"/>
          <w:szCs w:val="18"/>
        </w:rPr>
        <w:t>“</w:t>
      </w:r>
      <w:r w:rsidRPr="005E2DCD">
        <w:rPr>
          <w:rFonts w:ascii="Calibri" w:eastAsia="Calibri" w:hAnsi="Calibri" w:cs="Calibri"/>
          <w:kern w:val="0"/>
          <w:sz w:val="18"/>
          <w:szCs w:val="18"/>
        </w:rPr>
        <w:t>−</w:t>
      </w:r>
      <w:r w:rsidR="005E2DCD" w:rsidRPr="005E2DCD">
        <w:rPr>
          <w:rFonts w:eastAsia="SimSun" w:cstheme="minorBidi"/>
          <w:kern w:val="0"/>
          <w:sz w:val="18"/>
          <w:szCs w:val="18"/>
        </w:rPr>
        <w:t>”</w:t>
      </w:r>
      <w:r w:rsidRPr="005E2DCD">
        <w:rPr>
          <w:rFonts w:eastAsia="SimSun" w:cstheme="minorBidi"/>
          <w:kern w:val="0"/>
          <w:sz w:val="18"/>
          <w:szCs w:val="18"/>
        </w:rPr>
        <w:t xml:space="preserve"> and </w:t>
      </w:r>
      <w:r w:rsidR="00DC3F5B" w:rsidRPr="005E2DCD">
        <w:rPr>
          <w:rFonts w:eastAsia="SimSun" w:cstheme="minorBidi"/>
          <w:kern w:val="0"/>
          <w:sz w:val="18"/>
          <w:szCs w:val="18"/>
        </w:rPr>
        <w:t>“</w:t>
      </w:r>
      <w:r w:rsidRPr="005E2DCD">
        <w:rPr>
          <w:rFonts w:eastAsia="SimSun" w:cstheme="minorBidi"/>
          <w:kern w:val="0"/>
          <w:sz w:val="18"/>
          <w:szCs w:val="18"/>
        </w:rPr>
        <w:t>+</w:t>
      </w:r>
      <w:r w:rsidR="00DC3F5B" w:rsidRPr="005E2DCD">
        <w:rPr>
          <w:rFonts w:eastAsia="SimSun" w:cstheme="minorBidi"/>
          <w:kern w:val="0"/>
          <w:sz w:val="18"/>
          <w:szCs w:val="18"/>
        </w:rPr>
        <w:t>”</w:t>
      </w:r>
      <w:r w:rsidRPr="005E2DCD">
        <w:rPr>
          <w:rFonts w:eastAsia="SimSun" w:cstheme="minorBidi"/>
          <w:kern w:val="0"/>
          <w:sz w:val="18"/>
          <w:szCs w:val="18"/>
        </w:rPr>
        <w:t>, respectively. Multiple mutations are showed as same to above. Deletion/insertion are designated using capitals without underline. Nucleotide changes are designated using capitals with underline.</w:t>
      </w:r>
    </w:p>
    <w:p w14:paraId="337AB7BB" w14:textId="77777777" w:rsidR="00E958C2" w:rsidRPr="005E2DCD" w:rsidRDefault="00E958C2">
      <w:pPr>
        <w:widowControl/>
        <w:jc w:val="left"/>
      </w:pPr>
      <w:r w:rsidRPr="005E2DCD">
        <w:br w:type="page"/>
      </w:r>
    </w:p>
    <w:p w14:paraId="063D5870" w14:textId="77777777" w:rsidR="00A30161" w:rsidRPr="005E2DCD" w:rsidRDefault="00A30161" w:rsidP="00A30161">
      <w:pPr>
        <w:spacing w:line="480" w:lineRule="auto"/>
        <w:outlineLvl w:val="0"/>
        <w:rPr>
          <w:rFonts w:ascii="Times New Roman" w:hAnsi="Times New Roman"/>
        </w:rPr>
      </w:pPr>
      <w:bookmarkStart w:id="2" w:name="OLE_LINK1"/>
      <w:r w:rsidRPr="005E2DCD">
        <w:rPr>
          <w:rFonts w:ascii="Times New Roman" w:hAnsi="Times New Roman"/>
        </w:rPr>
        <w:lastRenderedPageBreak/>
        <w:t>Table S3. LET values and particle numbers of high-LET ion beams and X-rays</w:t>
      </w:r>
    </w:p>
    <w:tbl>
      <w:tblPr>
        <w:tblW w:w="8397" w:type="dxa"/>
        <w:tblInd w:w="108" w:type="dxa"/>
        <w:tblLook w:val="0000" w:firstRow="0" w:lastRow="0" w:firstColumn="0" w:lastColumn="0" w:noHBand="0" w:noVBand="0"/>
      </w:tblPr>
      <w:tblGrid>
        <w:gridCol w:w="1310"/>
        <w:gridCol w:w="1701"/>
        <w:gridCol w:w="1276"/>
        <w:gridCol w:w="1984"/>
        <w:gridCol w:w="2126"/>
      </w:tblGrid>
      <w:tr w:rsidR="005E2DCD" w:rsidRPr="005E2DCD" w14:paraId="4C95E4DE" w14:textId="77777777" w:rsidTr="00B1418E">
        <w:trPr>
          <w:trHeight w:val="87"/>
        </w:trPr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A7675BC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Ion specie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D8F9E37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LET (</w:t>
            </w:r>
            <w:proofErr w:type="spellStart"/>
            <w:r w:rsidRPr="005E2DCD">
              <w:rPr>
                <w:rFonts w:ascii="Times New Roman" w:eastAsia="SimSun" w:hAnsi="Times New Roman"/>
                <w:szCs w:val="22"/>
              </w:rPr>
              <w:t>keV</w:t>
            </w:r>
            <w:proofErr w:type="spellEnd"/>
            <w:r w:rsidRPr="005E2DCD">
              <w:rPr>
                <w:rFonts w:ascii="Times New Roman" w:eastAsia="SimSun" w:hAnsi="Times New Roman"/>
                <w:szCs w:val="22"/>
              </w:rPr>
              <w:t xml:space="preserve">/µm) 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9B573A0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Dose (</w:t>
            </w:r>
            <w:proofErr w:type="spellStart"/>
            <w:r w:rsidRPr="005E2DCD">
              <w:rPr>
                <w:rFonts w:ascii="Times New Roman" w:eastAsia="SimSun" w:hAnsi="Times New Roman"/>
                <w:szCs w:val="22"/>
              </w:rPr>
              <w:t>Gy</w:t>
            </w:r>
            <w:proofErr w:type="spellEnd"/>
            <w:r w:rsidRPr="005E2DCD">
              <w:rPr>
                <w:rFonts w:ascii="Times New Roman" w:eastAsia="SimSun" w:hAnsi="Times New Roman"/>
                <w:szCs w:val="22"/>
              </w:rPr>
              <w:t xml:space="preserve">) 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14:paraId="4121C48D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 xml:space="preserve">Particle </w:t>
            </w:r>
            <w:proofErr w:type="spellStart"/>
            <w:r w:rsidRPr="005E2DCD">
              <w:rPr>
                <w:rFonts w:ascii="Times New Roman" w:eastAsia="SimSun" w:hAnsi="Times New Roman"/>
                <w:szCs w:val="22"/>
              </w:rPr>
              <w:t>numbers</w:t>
            </w:r>
            <w:r w:rsidRPr="005E2DCD">
              <w:rPr>
                <w:rFonts w:ascii="Times New Roman" w:eastAsia="SimSun" w:hAnsi="Times New Roman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7E1FC7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 w:hint="eastAsia"/>
                <w:szCs w:val="22"/>
              </w:rPr>
              <w:t>Dose rate</w:t>
            </w:r>
            <w:r w:rsidRPr="005E2DCD">
              <w:rPr>
                <w:rFonts w:ascii="Times New Roman" w:eastAsia="SimSun" w:hAnsi="Times New Roman"/>
                <w:szCs w:val="22"/>
              </w:rPr>
              <w:t xml:space="preserve"> (</w:t>
            </w:r>
            <w:proofErr w:type="spellStart"/>
            <w:r w:rsidRPr="005E2DCD">
              <w:rPr>
                <w:rFonts w:ascii="Times New Roman" w:eastAsia="SimSun" w:hAnsi="Times New Roman"/>
                <w:szCs w:val="22"/>
              </w:rPr>
              <w:t>Gy</w:t>
            </w:r>
            <w:proofErr w:type="spellEnd"/>
            <w:r w:rsidRPr="005E2DCD">
              <w:rPr>
                <w:rFonts w:ascii="Times New Roman" w:eastAsia="SimSun" w:hAnsi="Times New Roman"/>
                <w:szCs w:val="22"/>
              </w:rPr>
              <w:t>/sec)</w:t>
            </w:r>
          </w:p>
        </w:tc>
      </w:tr>
      <w:tr w:rsidR="005E2DCD" w:rsidRPr="005E2DCD" w14:paraId="6F522D67" w14:textId="77777777" w:rsidTr="00B1418E">
        <w:trPr>
          <w:trHeight w:val="87"/>
        </w:trPr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79EEBE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 xml:space="preserve">X-ray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C8BD8D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1C8B7C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131FF5E8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proofErr w:type="spellStart"/>
            <w:r w:rsidRPr="005E2DCD">
              <w:rPr>
                <w:rFonts w:ascii="Times New Roman" w:eastAsia="SimSun" w:hAnsi="Times New Roman"/>
                <w:szCs w:val="22"/>
              </w:rPr>
              <w:t>NA</w:t>
            </w:r>
            <w:r w:rsidRPr="005E2DCD">
              <w:rPr>
                <w:rFonts w:ascii="Times New Roman" w:eastAsia="SimSun" w:hAnsi="Times New Roman"/>
                <w:szCs w:val="22"/>
                <w:vertAlign w:val="superscript"/>
              </w:rPr>
              <w:t>b</w:t>
            </w:r>
            <w:proofErr w:type="spellEnd"/>
            <w:r w:rsidRPr="005E2DCD">
              <w:rPr>
                <w:rFonts w:ascii="Times New Roman" w:eastAsia="SimSun" w:hAnsi="Times New Roman"/>
                <w:szCs w:val="22"/>
              </w:rPr>
              <w:t xml:space="preserve"> 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</w:tcPr>
          <w:p w14:paraId="4C29814C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0.05</w:t>
            </w:r>
          </w:p>
        </w:tc>
      </w:tr>
      <w:tr w:rsidR="005E2DCD" w:rsidRPr="005E2DCD" w14:paraId="4C36CBEC" w14:textId="77777777" w:rsidTr="00B1418E">
        <w:trPr>
          <w:trHeight w:val="87"/>
        </w:trPr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A4BEBB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 xml:space="preserve">C-ion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35DE94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3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A8BB05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561B6DD5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20.8</w:t>
            </w:r>
          </w:p>
        </w:tc>
        <w:tc>
          <w:tcPr>
            <w:tcW w:w="2126" w:type="dxa"/>
            <w:shd w:val="clear" w:color="auto" w:fill="auto"/>
          </w:tcPr>
          <w:p w14:paraId="75515500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2.2</w:t>
            </w:r>
            <w:r w:rsidRPr="005E2DCD">
              <w:rPr>
                <w:rFonts w:ascii="Times New Roman" w:eastAsia="SimSun" w:hAnsi="Times New Roman" w:hint="eastAsia"/>
                <w:szCs w:val="22"/>
              </w:rPr>
              <w:t>±</w:t>
            </w:r>
            <w:r w:rsidRPr="005E2DCD">
              <w:rPr>
                <w:rFonts w:ascii="Times New Roman" w:eastAsia="SimSun" w:hAnsi="Times New Roman" w:hint="eastAsia"/>
                <w:szCs w:val="22"/>
              </w:rPr>
              <w:t>0.</w:t>
            </w:r>
            <w:r w:rsidRPr="005E2DCD">
              <w:rPr>
                <w:rFonts w:ascii="Times New Roman" w:eastAsia="SimSun" w:hAnsi="Times New Roman"/>
                <w:szCs w:val="22"/>
              </w:rPr>
              <w:t>5</w:t>
            </w:r>
          </w:p>
        </w:tc>
      </w:tr>
      <w:tr w:rsidR="005E2DCD" w:rsidRPr="005E2DCD" w14:paraId="6826FDC5" w14:textId="77777777" w:rsidTr="00B1418E">
        <w:trPr>
          <w:trHeight w:val="87"/>
        </w:trPr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39FE5D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proofErr w:type="spellStart"/>
            <w:r w:rsidRPr="005E2DCD">
              <w:rPr>
                <w:rFonts w:ascii="Times New Roman" w:eastAsia="SimSun" w:hAnsi="Times New Roman"/>
                <w:szCs w:val="22"/>
              </w:rPr>
              <w:t>Ar</w:t>
            </w:r>
            <w:proofErr w:type="spellEnd"/>
            <w:r w:rsidRPr="005E2DCD">
              <w:rPr>
                <w:rFonts w:ascii="Times New Roman" w:eastAsia="SimSun" w:hAnsi="Times New Roman"/>
                <w:szCs w:val="22"/>
              </w:rPr>
              <w:t xml:space="preserve">-ion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E0299F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28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A9B213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  <w:shd w:val="clear" w:color="auto" w:fill="auto"/>
          </w:tcPr>
          <w:p w14:paraId="3721394D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2.2</w:t>
            </w:r>
          </w:p>
        </w:tc>
        <w:tc>
          <w:tcPr>
            <w:tcW w:w="2126" w:type="dxa"/>
            <w:shd w:val="clear" w:color="auto" w:fill="auto"/>
          </w:tcPr>
          <w:p w14:paraId="10A013DF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 w:hint="eastAsia"/>
                <w:szCs w:val="22"/>
              </w:rPr>
              <w:t>1.2</w:t>
            </w:r>
            <w:r w:rsidRPr="005E2DCD">
              <w:rPr>
                <w:rFonts w:ascii="Times New Roman" w:eastAsia="SimSun" w:hAnsi="Times New Roman" w:hint="eastAsia"/>
                <w:szCs w:val="22"/>
              </w:rPr>
              <w:t>±</w:t>
            </w:r>
            <w:r w:rsidRPr="005E2DCD">
              <w:rPr>
                <w:rFonts w:ascii="Times New Roman" w:eastAsia="SimSun" w:hAnsi="Times New Roman" w:hint="eastAsia"/>
                <w:szCs w:val="22"/>
              </w:rPr>
              <w:t>0.2</w:t>
            </w:r>
          </w:p>
        </w:tc>
      </w:tr>
      <w:tr w:rsidR="005E2DCD" w:rsidRPr="005E2DCD" w14:paraId="7CAFD18A" w14:textId="77777777" w:rsidTr="00B1418E">
        <w:trPr>
          <w:trHeight w:val="48"/>
        </w:trPr>
        <w:tc>
          <w:tcPr>
            <w:tcW w:w="1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AE24B67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 xml:space="preserve">Fe-ion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6738A48" w14:textId="5CEB5C3F" w:rsidR="00A30161" w:rsidRPr="005E2DCD" w:rsidRDefault="00B7594E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643</w:t>
            </w:r>
            <w:r w:rsidRPr="005E2DCD">
              <w:rPr>
                <w:rFonts w:ascii="Times New Roman" w:eastAsia="SimSun" w:hAnsi="Times New Roman" w:hint="eastAsia"/>
                <w:szCs w:val="22"/>
              </w:rPr>
              <w:t>±</w:t>
            </w:r>
            <w:r w:rsidR="009B295D" w:rsidRPr="005E2DCD">
              <w:rPr>
                <w:rFonts w:ascii="Times New Roman" w:eastAsia="SimSun" w:hAnsi="Times New Roman" w:hint="eastAsia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98CBA28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14:paraId="56CE6DBE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1.0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auto"/>
          </w:tcPr>
          <w:p w14:paraId="4854EA5D" w14:textId="77777777" w:rsidR="00A30161" w:rsidRPr="005E2DCD" w:rsidRDefault="00A30161" w:rsidP="00B1418E">
            <w:pPr>
              <w:jc w:val="center"/>
              <w:rPr>
                <w:rFonts w:ascii="Times New Roman" w:eastAsia="SimSun" w:hAnsi="Times New Roman"/>
                <w:szCs w:val="22"/>
              </w:rPr>
            </w:pPr>
            <w:r w:rsidRPr="005E2DCD">
              <w:rPr>
                <w:rFonts w:ascii="Times New Roman" w:eastAsia="SimSun" w:hAnsi="Times New Roman"/>
                <w:szCs w:val="22"/>
              </w:rPr>
              <w:t>2.0</w:t>
            </w:r>
            <w:r w:rsidRPr="005E2DCD">
              <w:rPr>
                <w:rFonts w:ascii="Times New Roman" w:eastAsia="SimSun" w:hAnsi="Times New Roman" w:hint="eastAsia"/>
                <w:szCs w:val="22"/>
              </w:rPr>
              <w:t>±</w:t>
            </w:r>
            <w:r w:rsidRPr="005E2DCD">
              <w:rPr>
                <w:rFonts w:ascii="Times New Roman" w:eastAsia="SimSun" w:hAnsi="Times New Roman" w:hint="eastAsia"/>
                <w:szCs w:val="22"/>
              </w:rPr>
              <w:t>0.3</w:t>
            </w:r>
          </w:p>
        </w:tc>
      </w:tr>
    </w:tbl>
    <w:p w14:paraId="0006A096" w14:textId="77777777" w:rsidR="00A30161" w:rsidRPr="005E2DCD" w:rsidRDefault="00A30161" w:rsidP="00A30161">
      <w:pPr>
        <w:ind w:right="79"/>
        <w:rPr>
          <w:rFonts w:ascii="Times New Roman" w:hAnsi="Times New Roman"/>
        </w:rPr>
      </w:pPr>
      <w:r w:rsidRPr="005E2DCD">
        <w:rPr>
          <w:rFonts w:ascii="Times New Roman" w:hAnsi="Times New Roman"/>
          <w:vertAlign w:val="superscript"/>
        </w:rPr>
        <w:t xml:space="preserve">a </w:t>
      </w:r>
      <w:r w:rsidRPr="005E2DCD">
        <w:rPr>
          <w:rFonts w:ascii="Times New Roman" w:hAnsi="Times New Roman"/>
        </w:rPr>
        <w:t>NA: not applicable.</w:t>
      </w:r>
    </w:p>
    <w:p w14:paraId="194B3AF0" w14:textId="77777777" w:rsidR="00A30161" w:rsidRPr="005E2DCD" w:rsidRDefault="00A30161" w:rsidP="00A30161">
      <w:pPr>
        <w:ind w:right="79"/>
        <w:rPr>
          <w:rFonts w:ascii="Times New Roman" w:eastAsia="DengXian" w:hAnsi="Times New Roman"/>
          <w:lang w:eastAsia="zh-CN"/>
        </w:rPr>
      </w:pPr>
      <w:r w:rsidRPr="005E2DCD">
        <w:rPr>
          <w:rFonts w:ascii="Times New Roman" w:hAnsi="Times New Roman"/>
          <w:vertAlign w:val="superscript"/>
        </w:rPr>
        <w:t xml:space="preserve">b </w:t>
      </w:r>
      <w:r w:rsidRPr="005E2DCD">
        <w:rPr>
          <w:rFonts w:ascii="Times New Roman" w:hAnsi="Times New Roman"/>
        </w:rPr>
        <w:t>Particle numbers that pass through a cell nucleus</w:t>
      </w:r>
      <w:r w:rsidRPr="005E2DCD">
        <w:rPr>
          <w:rFonts w:ascii="Times New Roman" w:hAnsi="Times New Roman"/>
          <w:vertAlign w:val="superscript"/>
        </w:rPr>
        <w:t xml:space="preserve"> </w:t>
      </w:r>
      <w:r w:rsidRPr="005E2DCD">
        <w:rPr>
          <w:rFonts w:ascii="Times New Roman" w:hAnsi="Times New Roman"/>
        </w:rPr>
        <w:t xml:space="preserve">of ion beams and X-ray were calculated using the formula D </w:t>
      </w:r>
      <w:r w:rsidRPr="005E2DCD">
        <w:rPr>
          <w:rFonts w:ascii="Times New Roman" w:eastAsia="游明朝" w:hAnsi="Times New Roman"/>
        </w:rPr>
        <w:t>×</w:t>
      </w:r>
      <w:r w:rsidRPr="005E2DCD">
        <w:rPr>
          <w:rFonts w:ascii="Times New Roman" w:hAnsi="Times New Roman"/>
        </w:rPr>
        <w:t xml:space="preserve"> ρ </w:t>
      </w:r>
      <w:r w:rsidRPr="005E2DCD">
        <w:rPr>
          <w:rFonts w:ascii="Times New Roman" w:eastAsia="游明朝" w:hAnsi="Times New Roman"/>
        </w:rPr>
        <w:t>×</w:t>
      </w:r>
      <w:r w:rsidRPr="005E2DCD">
        <w:rPr>
          <w:rFonts w:ascii="Times New Roman" w:hAnsi="Times New Roman"/>
        </w:rPr>
        <w:t xml:space="preserve"> 6.25 </w:t>
      </w:r>
      <w:r w:rsidRPr="005E2DCD">
        <w:rPr>
          <w:rFonts w:ascii="Times New Roman" w:eastAsia="游明朝" w:hAnsi="Times New Roman"/>
        </w:rPr>
        <w:t xml:space="preserve">× </w:t>
      </w:r>
      <w:r w:rsidRPr="005E2DCD">
        <w:rPr>
          <w:rFonts w:ascii="Times New Roman" w:hAnsi="Times New Roman"/>
        </w:rPr>
        <w:t>10</w:t>
      </w:r>
      <w:r w:rsidRPr="005E2DCD">
        <w:rPr>
          <w:rFonts w:ascii="Times New Roman" w:hAnsi="Times New Roman"/>
          <w:vertAlign w:val="superscript"/>
        </w:rPr>
        <w:t xml:space="preserve">2 </w:t>
      </w:r>
      <w:r w:rsidRPr="005E2DCD">
        <w:rPr>
          <w:rFonts w:ascii="Times New Roman" w:eastAsia="游明朝" w:hAnsi="Times New Roman"/>
        </w:rPr>
        <w:t xml:space="preserve">÷ LET, where D, and </w:t>
      </w:r>
      <w:r w:rsidRPr="005E2DCD">
        <w:rPr>
          <w:rFonts w:ascii="Times New Roman" w:hAnsi="Times New Roman"/>
        </w:rPr>
        <w:t>ρ represent the dosage and the target density, respectively.</w:t>
      </w:r>
    </w:p>
    <w:bookmarkEnd w:id="2"/>
    <w:p w14:paraId="6F5FE66B" w14:textId="77777777" w:rsidR="00FB5CBF" w:rsidRPr="005E2DCD" w:rsidRDefault="00FB5CBF">
      <w:pPr>
        <w:widowControl/>
        <w:jc w:val="left"/>
      </w:pPr>
      <w:r w:rsidRPr="005E2DCD">
        <w:br w:type="page"/>
      </w:r>
    </w:p>
    <w:p w14:paraId="4D1780F8" w14:textId="77777777" w:rsidR="00410F3D" w:rsidRPr="005E2DCD" w:rsidRDefault="00410F3D">
      <w:pPr>
        <w:spacing w:line="480" w:lineRule="auto"/>
      </w:pPr>
      <w:r w:rsidRPr="005E2DCD">
        <w:lastRenderedPageBreak/>
        <w:t>F</w:t>
      </w:r>
      <w:r w:rsidR="00CB5DFC" w:rsidRPr="005E2DCD">
        <w:t>igure</w:t>
      </w:r>
      <w:r w:rsidRPr="005E2DCD">
        <w:t xml:space="preserve"> S1</w:t>
      </w:r>
    </w:p>
    <w:p w14:paraId="19BB8BBA" w14:textId="77777777" w:rsidR="0003018E" w:rsidRPr="005E2DCD" w:rsidRDefault="00366029" w:rsidP="0003018E">
      <w:pPr>
        <w:rPr>
          <w:rFonts w:ascii="SimSun" w:eastAsia="SimSun" w:hAnsi="SimSun" w:cs="SimSun"/>
          <w:bCs/>
        </w:rPr>
      </w:pPr>
      <w:r w:rsidRPr="005E2DCD">
        <w:rPr>
          <w:b/>
          <w:noProof/>
        </w:rPr>
        <w:drawing>
          <wp:inline distT="0" distB="0" distL="0" distR="0" wp14:anchorId="07DCA300" wp14:editId="3665EEBF">
            <wp:extent cx="5251704" cy="4072255"/>
            <wp:effectExtent l="0" t="0" r="6350" b="0"/>
            <wp:docPr id="4" name="C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4AEC2C0C" w14:textId="37443A56" w:rsidR="00A9534B" w:rsidRPr="005E2DCD" w:rsidRDefault="00A9534B" w:rsidP="00CB5DFC">
      <w:pPr>
        <w:spacing w:line="480" w:lineRule="auto"/>
        <w:ind w:right="78"/>
      </w:pPr>
      <w:r w:rsidRPr="005E2DCD">
        <w:t>F</w:t>
      </w:r>
      <w:r w:rsidR="00D40D99">
        <w:t>igure</w:t>
      </w:r>
      <w:r w:rsidRPr="005E2DCD">
        <w:t xml:space="preserve"> S1</w:t>
      </w:r>
      <w:r w:rsidR="00E116D5" w:rsidRPr="005E2DCD">
        <w:t>.</w:t>
      </w:r>
      <w:r w:rsidR="00E116D5">
        <w:t xml:space="preserve"> </w:t>
      </w:r>
      <w:r w:rsidRPr="005E2DCD">
        <w:t xml:space="preserve">Survival curves of </w:t>
      </w:r>
      <w:r w:rsidRPr="005E2DCD">
        <w:rPr>
          <w:i/>
        </w:rPr>
        <w:t xml:space="preserve">Neurospora </w:t>
      </w:r>
      <w:r w:rsidRPr="005E2DCD">
        <w:t>wild</w:t>
      </w:r>
      <w:r w:rsidR="00854D83" w:rsidRPr="005E2DCD">
        <w:t>-</w:t>
      </w:r>
      <w:r w:rsidRPr="005E2DCD">
        <w:t xml:space="preserve">type (closed circles), </w:t>
      </w:r>
      <w:r w:rsidRPr="005E2DCD">
        <w:rPr>
          <w:i/>
        </w:rPr>
        <w:t>mus-52</w:t>
      </w:r>
      <w:r w:rsidRPr="005E2DCD">
        <w:t xml:space="preserve"> (closed squares)</w:t>
      </w:r>
      <w:r w:rsidR="00B96483" w:rsidRPr="005E2DCD">
        <w:t>,</w:t>
      </w:r>
      <w:r w:rsidRPr="005E2DCD">
        <w:t xml:space="preserve"> and </w:t>
      </w:r>
      <w:r w:rsidRPr="005E2DCD">
        <w:rPr>
          <w:i/>
        </w:rPr>
        <w:t>mei-3</w:t>
      </w:r>
      <w:r w:rsidRPr="005E2DCD">
        <w:t xml:space="preserve"> (open triangles) strains after irradiati</w:t>
      </w:r>
      <w:r w:rsidR="00B96483" w:rsidRPr="005E2DCD">
        <w:t>on by</w:t>
      </w:r>
      <w:r w:rsidRPr="005E2DCD">
        <w:t xml:space="preserve"> C-ion beam. Bars indicate standard error calculated from three independent irradiations.</w:t>
      </w:r>
      <w:r w:rsidR="00731089" w:rsidRPr="005E2DCD">
        <w:t xml:space="preserve"> This figure is reprinted from </w:t>
      </w:r>
      <w:r w:rsidR="005E2DCD" w:rsidRPr="005E2DCD">
        <w:rPr>
          <w:rFonts w:eastAsiaTheme="minorEastAsia"/>
        </w:rPr>
        <w:fldChar w:fldCharType="begin">
          <w:fldData xml:space="preserve">PEVuZE5vdGU+PENpdGU+PEF1dGhvcj5NYTwvQXV0aG9yPjxZZWFyPjIwMTM8L1llYXI+PFJlY051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</w:fldData>
        </w:fldChar>
      </w:r>
      <w:r w:rsidR="005E2DCD" w:rsidRPr="005E2DCD">
        <w:rPr>
          <w:rFonts w:eastAsiaTheme="minorEastAsia"/>
        </w:rPr>
        <w:instrText xml:space="preserve"> ADDIN EN.CITE </w:instrText>
      </w:r>
      <w:r w:rsidR="005E2DCD" w:rsidRPr="005E2DCD">
        <w:rPr>
          <w:rFonts w:eastAsiaTheme="minorEastAsia"/>
        </w:rPr>
        <w:fldChar w:fldCharType="begin">
          <w:fldData xml:space="preserve">PEVuZE5vdGU+PENpdGU+PEF1dGhvcj5NYTwvQXV0aG9yPjxZZWFyPjIwMTM8L1llYXI+PFJlY051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</w:fldData>
        </w:fldChar>
      </w:r>
      <w:r w:rsidR="005E2DCD" w:rsidRPr="005E2DCD">
        <w:rPr>
          <w:rFonts w:eastAsiaTheme="minorEastAsia"/>
        </w:rPr>
        <w:instrText xml:space="preserve"> ADDIN EN.CITE.DATA </w:instrText>
      </w:r>
      <w:r w:rsidR="005E2DCD" w:rsidRPr="005E2DCD">
        <w:rPr>
          <w:rFonts w:eastAsiaTheme="minorEastAsia"/>
        </w:rPr>
      </w:r>
      <w:r w:rsidR="005E2DCD" w:rsidRPr="005E2DCD">
        <w:rPr>
          <w:rFonts w:eastAsiaTheme="minorEastAsia"/>
        </w:rPr>
        <w:fldChar w:fldCharType="end"/>
      </w:r>
      <w:r w:rsidR="005E2DCD" w:rsidRPr="005E2DCD">
        <w:rPr>
          <w:rFonts w:eastAsiaTheme="minorEastAsia"/>
        </w:rPr>
      </w:r>
      <w:r w:rsidR="005E2DCD" w:rsidRPr="005E2DCD">
        <w:rPr>
          <w:rFonts w:eastAsiaTheme="minorEastAsia"/>
        </w:rPr>
        <w:fldChar w:fldCharType="separate"/>
      </w:r>
      <w:r w:rsidR="005E2DCD" w:rsidRPr="005E2DCD">
        <w:rPr>
          <w:rFonts w:eastAsiaTheme="minorEastAsia"/>
          <w:noProof/>
        </w:rPr>
        <w:t xml:space="preserve">(Ma </w:t>
      </w:r>
      <w:r w:rsidR="005E2DCD" w:rsidRPr="005E2DCD">
        <w:rPr>
          <w:rFonts w:eastAsiaTheme="minorEastAsia"/>
          <w:i/>
          <w:noProof/>
        </w:rPr>
        <w:t>et al</w:t>
      </w:r>
      <w:r w:rsidR="005E2DCD" w:rsidRPr="005E2DCD">
        <w:rPr>
          <w:rFonts w:eastAsiaTheme="minorEastAsia"/>
          <w:noProof/>
        </w:rPr>
        <w:t>. 2013)</w:t>
      </w:r>
      <w:r w:rsidR="005E2DCD" w:rsidRPr="005E2DCD">
        <w:rPr>
          <w:rFonts w:eastAsiaTheme="minorEastAsia"/>
        </w:rPr>
        <w:fldChar w:fldCharType="end"/>
      </w:r>
      <w:r w:rsidR="00731089" w:rsidRPr="005E2DCD">
        <w:t xml:space="preserve"> with permission from Elsevier.</w:t>
      </w:r>
    </w:p>
    <w:p w14:paraId="61629B27" w14:textId="77777777" w:rsidR="00A9534B" w:rsidRPr="005E2DCD" w:rsidRDefault="00A9534B" w:rsidP="0003018E">
      <w:pPr>
        <w:rPr>
          <w:rFonts w:ascii="SimSun" w:eastAsia="SimSun" w:hAnsi="SimSun" w:cs="SimSun"/>
          <w:bCs/>
        </w:rPr>
      </w:pPr>
    </w:p>
    <w:p w14:paraId="1EE71C5C" w14:textId="43DCE47C" w:rsidR="00B1418E" w:rsidRPr="005E2DCD" w:rsidRDefault="00CE11D6" w:rsidP="001D75E1">
      <w:pPr>
        <w:widowControl/>
        <w:jc w:val="left"/>
      </w:pPr>
      <w:r w:rsidRPr="005E2DCD">
        <w:br w:type="page"/>
      </w:r>
      <w:r w:rsidR="00410F3D" w:rsidRPr="005E2DCD">
        <w:lastRenderedPageBreak/>
        <w:t>F</w:t>
      </w:r>
      <w:r w:rsidR="00D40D99">
        <w:t>igure</w:t>
      </w:r>
      <w:r w:rsidR="00410F3D" w:rsidRPr="005E2DCD">
        <w:t xml:space="preserve"> S2.</w:t>
      </w:r>
    </w:p>
    <w:p w14:paraId="00D2CDA8" w14:textId="5CAD76EC" w:rsidR="00B1418E" w:rsidRPr="005E2DCD" w:rsidRDefault="00343783" w:rsidP="001D75E1">
      <w:pPr>
        <w:widowControl/>
        <w:jc w:val="left"/>
      </w:pPr>
      <w:r w:rsidRPr="005E2DCD">
        <w:rPr>
          <w:noProof/>
        </w:rPr>
        <w:drawing>
          <wp:inline distT="0" distB="0" distL="0" distR="0" wp14:anchorId="05B8295C" wp14:editId="567C3500">
            <wp:extent cx="5400040" cy="3151505"/>
            <wp:effectExtent l="0" t="0" r="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.S2.tif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151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AF0804" w14:textId="67C97DAB" w:rsidR="00B1418E" w:rsidRPr="005E2DCD" w:rsidRDefault="00B1418E" w:rsidP="001D75E1">
      <w:pPr>
        <w:widowControl/>
        <w:jc w:val="left"/>
      </w:pPr>
    </w:p>
    <w:p w14:paraId="62B25272" w14:textId="3FCF1626" w:rsidR="008B1F96" w:rsidRPr="005E2DCD" w:rsidRDefault="00647E43" w:rsidP="008B1F96">
      <w:pPr>
        <w:spacing w:line="480" w:lineRule="auto"/>
      </w:pPr>
      <w:r w:rsidRPr="005E2DCD">
        <w:t>F</w:t>
      </w:r>
      <w:r w:rsidR="00D40D99">
        <w:t>igure</w:t>
      </w:r>
      <w:r w:rsidRPr="005E2DCD">
        <w:t xml:space="preserve"> S</w:t>
      </w:r>
      <w:r w:rsidRPr="005E2DCD">
        <w:rPr>
          <w:rFonts w:hint="eastAsia"/>
        </w:rPr>
        <w:t>2</w:t>
      </w:r>
      <w:r w:rsidRPr="005E2DCD">
        <w:t>.</w:t>
      </w:r>
      <w:r w:rsidR="008B1F96" w:rsidRPr="005E2DCD">
        <w:t xml:space="preserve"> Curve fitting of survival curves of the</w:t>
      </w:r>
      <w:r w:rsidR="008B1F96" w:rsidRPr="005E2DCD">
        <w:rPr>
          <w:i/>
        </w:rPr>
        <w:t xml:space="preserve"> mei-3</w:t>
      </w:r>
      <w:r w:rsidR="008B1F96" w:rsidRPr="005E2DCD">
        <w:t xml:space="preserve"> strain after X-ray (open squares), *C-ion (open circles), Fe-ion (open triangles), and </w:t>
      </w:r>
      <w:proofErr w:type="spellStart"/>
      <w:r w:rsidR="008B1F96" w:rsidRPr="005E2DCD">
        <w:t>Ar</w:t>
      </w:r>
      <w:proofErr w:type="spellEnd"/>
      <w:r w:rsidR="008B1F96" w:rsidRPr="005E2DCD">
        <w:t xml:space="preserve">-ion (open diamonds) beam irradiation were fitted by an exponential regression curve. </w:t>
      </w:r>
      <w:r w:rsidR="00851E17" w:rsidRPr="005E2DCD">
        <w:t xml:space="preserve">The value for the correlation coefficient </w:t>
      </w:r>
      <w:r w:rsidR="00F858CA" w:rsidRPr="005E2DCD">
        <w:t>(R</w:t>
      </w:r>
      <w:r w:rsidR="00F858CA" w:rsidRPr="005E2DCD">
        <w:rPr>
          <w:vertAlign w:val="superscript"/>
        </w:rPr>
        <w:t>2</w:t>
      </w:r>
      <w:r w:rsidR="00F858CA" w:rsidRPr="005E2DCD">
        <w:t xml:space="preserve">) </w:t>
      </w:r>
      <w:r w:rsidR="00851E17" w:rsidRPr="005E2DCD">
        <w:t>for each cur</w:t>
      </w:r>
      <w:r w:rsidR="00F858CA" w:rsidRPr="005E2DCD">
        <w:t>ve</w:t>
      </w:r>
      <w:r w:rsidR="00851E17" w:rsidRPr="005E2DCD">
        <w:t xml:space="preserve"> was greater than 0.977. </w:t>
      </w:r>
      <w:r w:rsidR="008B1F96" w:rsidRPr="005E2DCD">
        <w:t>Doses allowing 50% survival for X-ray, C-ion, Fe-ion</w:t>
      </w:r>
      <w:r w:rsidR="00790180" w:rsidRPr="005E2DCD">
        <w:t xml:space="preserve">, and </w:t>
      </w:r>
      <w:proofErr w:type="spellStart"/>
      <w:r w:rsidR="00790180" w:rsidRPr="005E2DCD">
        <w:t>Ar</w:t>
      </w:r>
      <w:proofErr w:type="spellEnd"/>
      <w:r w:rsidR="00790180" w:rsidRPr="005E2DCD">
        <w:t>-ion</w:t>
      </w:r>
      <w:r w:rsidR="008B1F96" w:rsidRPr="005E2DCD">
        <w:t xml:space="preserve"> irradiation was calculated as </w:t>
      </w:r>
      <w:r w:rsidR="00790180" w:rsidRPr="005E2DCD">
        <w:t>80</w:t>
      </w:r>
      <w:r w:rsidR="008B1F96" w:rsidRPr="005E2DCD">
        <w:t xml:space="preserve">, </w:t>
      </w:r>
      <w:r w:rsidR="00790180" w:rsidRPr="005E2DCD">
        <w:t>64</w:t>
      </w:r>
      <w:r w:rsidR="008B1F96" w:rsidRPr="005E2DCD">
        <w:t xml:space="preserve">, </w:t>
      </w:r>
      <w:r w:rsidR="00790180" w:rsidRPr="005E2DCD">
        <w:t xml:space="preserve">47 and 27, </w:t>
      </w:r>
      <w:r w:rsidR="008B1F96" w:rsidRPr="005E2DCD">
        <w:t>respectively.</w:t>
      </w:r>
      <w:r w:rsidR="00A570BD" w:rsidRPr="005E2DCD">
        <w:t xml:space="preserve"> RBE</w:t>
      </w:r>
      <w:r w:rsidR="00A570BD" w:rsidRPr="005E2DCD">
        <w:rPr>
          <w:rFonts w:hint="eastAsia"/>
        </w:rPr>
        <w:t xml:space="preserve"> </w:t>
      </w:r>
      <w:r w:rsidR="00A570BD" w:rsidRPr="005E2DCD">
        <w:t xml:space="preserve">values of C-ion, </w:t>
      </w:r>
      <w:proofErr w:type="spellStart"/>
      <w:r w:rsidR="005D49D3" w:rsidRPr="005E2DCD">
        <w:t>Ar</w:t>
      </w:r>
      <w:proofErr w:type="spellEnd"/>
      <w:r w:rsidR="005D49D3" w:rsidRPr="005E2DCD">
        <w:t>-</w:t>
      </w:r>
      <w:r w:rsidR="005D49D3" w:rsidRPr="005E2DCD" w:rsidDel="005D49D3">
        <w:t xml:space="preserve"> </w:t>
      </w:r>
      <w:r w:rsidR="00A570BD" w:rsidRPr="005E2DCD">
        <w:t xml:space="preserve">ion and </w:t>
      </w:r>
      <w:r w:rsidR="005D49D3" w:rsidRPr="005E2DCD">
        <w:t>Fe-</w:t>
      </w:r>
      <w:r w:rsidR="00A570BD" w:rsidRPr="005E2DCD">
        <w:t xml:space="preserve">ion irradiation of the </w:t>
      </w:r>
      <w:r w:rsidR="00A570BD" w:rsidRPr="005E2DCD">
        <w:rPr>
          <w:i/>
        </w:rPr>
        <w:t>mei-3</w:t>
      </w:r>
      <w:r w:rsidR="00A570BD" w:rsidRPr="005E2DCD">
        <w:t xml:space="preserve"> strain is calculated as 1.2, </w:t>
      </w:r>
      <w:r w:rsidR="005D49D3" w:rsidRPr="005E2DCD">
        <w:t>3.0</w:t>
      </w:r>
      <w:r w:rsidR="00A570BD" w:rsidRPr="005E2DCD">
        <w:t xml:space="preserve">, and </w:t>
      </w:r>
      <w:r w:rsidR="005D49D3" w:rsidRPr="005E2DCD">
        <w:t>1.7</w:t>
      </w:r>
      <w:r w:rsidR="00A570BD" w:rsidRPr="005E2DCD">
        <w:t xml:space="preserve">, respectively. </w:t>
      </w:r>
    </w:p>
    <w:p w14:paraId="37E6F133" w14:textId="295CED8A" w:rsidR="00B1418E" w:rsidRPr="005E2DCD" w:rsidRDefault="008B1F96" w:rsidP="005E2DCD">
      <w:pPr>
        <w:spacing w:line="480" w:lineRule="auto"/>
        <w:ind w:right="78"/>
      </w:pPr>
      <w:r w:rsidRPr="005E2DCD">
        <w:t xml:space="preserve">*Survival curve of </w:t>
      </w:r>
      <w:r w:rsidR="00DD596E" w:rsidRPr="005E2DCD">
        <w:t xml:space="preserve">the </w:t>
      </w:r>
      <w:r w:rsidR="00DD596E" w:rsidRPr="005E2DCD">
        <w:rPr>
          <w:i/>
        </w:rPr>
        <w:t xml:space="preserve">mei-3 </w:t>
      </w:r>
      <w:r w:rsidR="00DD596E" w:rsidRPr="005E2DCD">
        <w:t xml:space="preserve">strain to </w:t>
      </w:r>
      <w:r w:rsidRPr="005E2DCD">
        <w:t xml:space="preserve">C-ion beam irradiation obtained our previous study, reprinted from </w:t>
      </w:r>
      <w:r w:rsidR="005E2DCD" w:rsidRPr="005E2DCD">
        <w:rPr>
          <w:rFonts w:eastAsiaTheme="minorEastAsia"/>
        </w:rPr>
        <w:fldChar w:fldCharType="begin">
          <w:fldData xml:space="preserve">PEVuZE5vdGU+PENpdGU+PEF1dGhvcj5NYTwvQXV0aG9yPjxZZWFyPjIwMTM8L1llYXI+PFJlY051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</w:fldData>
        </w:fldChar>
      </w:r>
      <w:r w:rsidR="005E2DCD" w:rsidRPr="005E2DCD">
        <w:rPr>
          <w:rFonts w:eastAsiaTheme="minorEastAsia"/>
        </w:rPr>
        <w:instrText xml:space="preserve"> ADDIN EN.CITE </w:instrText>
      </w:r>
      <w:r w:rsidR="005E2DCD" w:rsidRPr="005E2DCD">
        <w:rPr>
          <w:rFonts w:eastAsiaTheme="minorEastAsia"/>
        </w:rPr>
        <w:fldChar w:fldCharType="begin">
          <w:fldData xml:space="preserve">PEVuZE5vdGU+PENpdGU+PEF1dGhvcj5NYTwvQXV0aG9yPjxZZWFyPjIwMTM8L1llYXI+PFJlY051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</w:fldData>
        </w:fldChar>
      </w:r>
      <w:r w:rsidR="005E2DCD" w:rsidRPr="005E2DCD">
        <w:rPr>
          <w:rFonts w:eastAsiaTheme="minorEastAsia"/>
        </w:rPr>
        <w:instrText xml:space="preserve"> ADDIN EN.CITE.DATA </w:instrText>
      </w:r>
      <w:r w:rsidR="005E2DCD" w:rsidRPr="005E2DCD">
        <w:rPr>
          <w:rFonts w:eastAsiaTheme="minorEastAsia"/>
        </w:rPr>
      </w:r>
      <w:r w:rsidR="005E2DCD" w:rsidRPr="005E2DCD">
        <w:rPr>
          <w:rFonts w:eastAsiaTheme="minorEastAsia"/>
        </w:rPr>
        <w:fldChar w:fldCharType="end"/>
      </w:r>
      <w:r w:rsidR="005E2DCD" w:rsidRPr="005E2DCD">
        <w:rPr>
          <w:rFonts w:eastAsiaTheme="minorEastAsia"/>
        </w:rPr>
      </w:r>
      <w:r w:rsidR="005E2DCD" w:rsidRPr="005E2DCD">
        <w:rPr>
          <w:rFonts w:eastAsiaTheme="minorEastAsia"/>
        </w:rPr>
        <w:fldChar w:fldCharType="separate"/>
      </w:r>
      <w:r w:rsidR="005E2DCD" w:rsidRPr="005E2DCD">
        <w:rPr>
          <w:rFonts w:eastAsiaTheme="minorEastAsia"/>
          <w:noProof/>
        </w:rPr>
        <w:t xml:space="preserve">(Ma </w:t>
      </w:r>
      <w:r w:rsidR="005E2DCD" w:rsidRPr="005E2DCD">
        <w:rPr>
          <w:rFonts w:eastAsiaTheme="minorEastAsia"/>
          <w:i/>
          <w:noProof/>
        </w:rPr>
        <w:t>et al</w:t>
      </w:r>
      <w:r w:rsidR="005E2DCD" w:rsidRPr="005E2DCD">
        <w:rPr>
          <w:rFonts w:eastAsiaTheme="minorEastAsia"/>
          <w:noProof/>
        </w:rPr>
        <w:t>. 2013)</w:t>
      </w:r>
      <w:r w:rsidR="005E2DCD" w:rsidRPr="005E2DCD">
        <w:rPr>
          <w:rFonts w:eastAsiaTheme="minorEastAsia"/>
        </w:rPr>
        <w:fldChar w:fldCharType="end"/>
      </w:r>
      <w:r w:rsidR="00647E43" w:rsidRPr="005E2DCD">
        <w:t xml:space="preserve"> with permission from Elsevier.</w:t>
      </w:r>
    </w:p>
    <w:p w14:paraId="007C04A8" w14:textId="31C589C3" w:rsidR="00B1418E" w:rsidRPr="005E2DCD" w:rsidRDefault="00B1418E">
      <w:pPr>
        <w:widowControl/>
        <w:jc w:val="left"/>
      </w:pPr>
      <w:r w:rsidRPr="005E2DCD">
        <w:br w:type="page"/>
      </w:r>
    </w:p>
    <w:p w14:paraId="6C1EE80F" w14:textId="3024F7C9" w:rsidR="00B1418E" w:rsidRPr="005E2DCD" w:rsidRDefault="00B1418E" w:rsidP="001D75E1">
      <w:pPr>
        <w:widowControl/>
        <w:jc w:val="left"/>
      </w:pPr>
      <w:r w:rsidRPr="005E2DCD">
        <w:lastRenderedPageBreak/>
        <w:t>F</w:t>
      </w:r>
      <w:r w:rsidR="00D40D99">
        <w:t>igure</w:t>
      </w:r>
      <w:r w:rsidRPr="005E2DCD">
        <w:t xml:space="preserve"> S</w:t>
      </w:r>
      <w:r w:rsidRPr="005E2DCD">
        <w:rPr>
          <w:rFonts w:hint="eastAsia"/>
        </w:rPr>
        <w:t>3</w:t>
      </w:r>
      <w:r w:rsidRPr="005E2DCD">
        <w:t>.</w:t>
      </w:r>
    </w:p>
    <w:p w14:paraId="0BE92DC9" w14:textId="227C0C28" w:rsidR="00B1418E" w:rsidRPr="005E2DCD" w:rsidRDefault="00343783" w:rsidP="001D75E1">
      <w:pPr>
        <w:widowControl/>
        <w:jc w:val="left"/>
      </w:pPr>
      <w:r w:rsidRPr="005E2DCD">
        <w:rPr>
          <w:noProof/>
        </w:rPr>
        <w:drawing>
          <wp:inline distT="0" distB="0" distL="0" distR="0" wp14:anchorId="0BEB0D43" wp14:editId="1CD522A5">
            <wp:extent cx="5400040" cy="3171190"/>
            <wp:effectExtent l="0" t="0" r="0" b="3810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.S3.tif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171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261267" w14:textId="574F23CC" w:rsidR="00B1418E" w:rsidRPr="005E2DCD" w:rsidRDefault="00B1418E" w:rsidP="001D75E1">
      <w:pPr>
        <w:widowControl/>
        <w:jc w:val="left"/>
      </w:pPr>
    </w:p>
    <w:p w14:paraId="00B807BB" w14:textId="0456F165" w:rsidR="00790180" w:rsidRPr="005E2DCD" w:rsidRDefault="00647E43" w:rsidP="00790180">
      <w:pPr>
        <w:spacing w:line="480" w:lineRule="auto"/>
      </w:pPr>
      <w:r w:rsidRPr="005E2DCD">
        <w:t>F</w:t>
      </w:r>
      <w:r w:rsidR="00D40D99">
        <w:t>igure</w:t>
      </w:r>
      <w:r w:rsidRPr="005E2DCD">
        <w:t xml:space="preserve"> S</w:t>
      </w:r>
      <w:r w:rsidRPr="005E2DCD">
        <w:rPr>
          <w:rFonts w:hint="eastAsia"/>
        </w:rPr>
        <w:t>3.</w:t>
      </w:r>
      <w:r w:rsidR="00790180" w:rsidRPr="005E2DCD">
        <w:t xml:space="preserve"> Curve fitting of survival curves of the</w:t>
      </w:r>
      <w:r w:rsidR="00790180" w:rsidRPr="005E2DCD">
        <w:rPr>
          <w:i/>
        </w:rPr>
        <w:t xml:space="preserve"> mus-52</w:t>
      </w:r>
      <w:r w:rsidR="00790180" w:rsidRPr="005E2DCD">
        <w:t xml:space="preserve"> strain after X-ray (open squares), *C-ion (open circles), Fe-ion (open triangles), and </w:t>
      </w:r>
      <w:proofErr w:type="spellStart"/>
      <w:r w:rsidR="00790180" w:rsidRPr="005E2DCD">
        <w:t>Ar</w:t>
      </w:r>
      <w:proofErr w:type="spellEnd"/>
      <w:r w:rsidR="00790180" w:rsidRPr="005E2DCD">
        <w:t xml:space="preserve">-ion (open diamonds) beam irradiation were fitted by an exponential regression curve. </w:t>
      </w:r>
      <w:r w:rsidR="00102F7C" w:rsidRPr="005E2DCD">
        <w:t>Approximate curves</w:t>
      </w:r>
      <w:r w:rsidR="00102F7C" w:rsidRPr="005E2DCD">
        <w:rPr>
          <w:rFonts w:hint="eastAsia"/>
        </w:rPr>
        <w:t xml:space="preserve"> </w:t>
      </w:r>
      <w:r w:rsidR="00102F7C" w:rsidRPr="005E2DCD">
        <w:t xml:space="preserve">for Fe-ion and </w:t>
      </w:r>
      <w:proofErr w:type="spellStart"/>
      <w:r w:rsidR="00102F7C" w:rsidRPr="005E2DCD">
        <w:t>Ar</w:t>
      </w:r>
      <w:proofErr w:type="spellEnd"/>
      <w:r w:rsidR="00102F7C" w:rsidRPr="005E2DCD">
        <w:t>-ion showed good correlations (R</w:t>
      </w:r>
      <w:r w:rsidR="00102F7C" w:rsidRPr="005E2DCD">
        <w:rPr>
          <w:vertAlign w:val="superscript"/>
        </w:rPr>
        <w:t>2</w:t>
      </w:r>
      <w:r w:rsidR="00102F7C" w:rsidRPr="005E2DCD">
        <w:t xml:space="preserve"> = 0.996), although </w:t>
      </w:r>
      <w:r w:rsidR="00A92BEA" w:rsidRPr="005E2DCD">
        <w:t xml:space="preserve">exponential regression analysis </w:t>
      </w:r>
      <w:r w:rsidR="00C25368" w:rsidRPr="005E2DCD">
        <w:t xml:space="preserve">of X-ray and C-ion </w:t>
      </w:r>
      <w:r w:rsidR="00A92BEA" w:rsidRPr="005E2DCD">
        <w:t>survival curves indicated low correlation (R</w:t>
      </w:r>
      <w:r w:rsidR="00A92BEA" w:rsidRPr="005E2DCD">
        <w:rPr>
          <w:vertAlign w:val="superscript"/>
        </w:rPr>
        <w:t>2</w:t>
      </w:r>
      <w:r w:rsidR="00A92BEA" w:rsidRPr="005E2DCD">
        <w:t xml:space="preserve"> &lt; 0.671)</w:t>
      </w:r>
      <w:r w:rsidR="00102F7C" w:rsidRPr="005E2DCD">
        <w:t>.</w:t>
      </w:r>
      <w:r w:rsidR="00C25368" w:rsidRPr="005E2DCD">
        <w:t xml:space="preserve"> </w:t>
      </w:r>
      <w:r w:rsidR="00790180" w:rsidRPr="005E2DCD">
        <w:t xml:space="preserve">Doses allowing 50% survival for X-ray, C-ion, Fe-ion, and </w:t>
      </w:r>
      <w:proofErr w:type="spellStart"/>
      <w:r w:rsidR="00790180" w:rsidRPr="005E2DCD">
        <w:t>Ar</w:t>
      </w:r>
      <w:proofErr w:type="spellEnd"/>
      <w:r w:rsidR="00790180" w:rsidRPr="005E2DCD">
        <w:t xml:space="preserve">-ion irradiation was calculated as 70, 62, 49 and 41, respectively. </w:t>
      </w:r>
      <w:r w:rsidR="0015328E" w:rsidRPr="005E2DCD">
        <w:t xml:space="preserve"> </w:t>
      </w:r>
    </w:p>
    <w:p w14:paraId="121D24FA" w14:textId="53151EC8" w:rsidR="00B1418E" w:rsidRPr="005E2DCD" w:rsidRDefault="00790180" w:rsidP="00790180">
      <w:pPr>
        <w:spacing w:line="480" w:lineRule="auto"/>
        <w:ind w:right="78"/>
      </w:pPr>
      <w:r w:rsidRPr="005E2DCD">
        <w:t xml:space="preserve">*Survival curve of </w:t>
      </w:r>
      <w:r w:rsidR="00DD596E" w:rsidRPr="005E2DCD">
        <w:t xml:space="preserve">the </w:t>
      </w:r>
      <w:r w:rsidR="00DD596E" w:rsidRPr="005E2DCD">
        <w:rPr>
          <w:i/>
        </w:rPr>
        <w:t>mus-52</w:t>
      </w:r>
      <w:r w:rsidR="00DD596E" w:rsidRPr="005E2DCD">
        <w:t xml:space="preserve"> strain to </w:t>
      </w:r>
      <w:r w:rsidRPr="005E2DCD">
        <w:rPr>
          <w:rFonts w:hint="eastAsia"/>
        </w:rPr>
        <w:t>C</w:t>
      </w:r>
      <w:r w:rsidRPr="005E2DCD">
        <w:t xml:space="preserve">-ion beam irradiation obtained our previous study, reprinted from </w:t>
      </w:r>
      <w:r w:rsidR="005E2DCD" w:rsidRPr="005E2DCD">
        <w:rPr>
          <w:rFonts w:eastAsiaTheme="minorEastAsia"/>
        </w:rPr>
        <w:fldChar w:fldCharType="begin">
          <w:fldData xml:space="preserve">PEVuZE5vdGU+PENpdGU+PEF1dGhvcj5NYTwvQXV0aG9yPjxZZWFyPjIwMTM8L1llYXI+PFJlY051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</w:fldData>
        </w:fldChar>
      </w:r>
      <w:r w:rsidR="005E2DCD" w:rsidRPr="005E2DCD">
        <w:rPr>
          <w:rFonts w:eastAsiaTheme="minorEastAsia"/>
        </w:rPr>
        <w:instrText xml:space="preserve"> ADDIN EN.CITE </w:instrText>
      </w:r>
      <w:r w:rsidR="005E2DCD" w:rsidRPr="005E2DCD">
        <w:rPr>
          <w:rFonts w:eastAsiaTheme="minorEastAsia"/>
        </w:rPr>
        <w:fldChar w:fldCharType="begin">
          <w:fldData xml:space="preserve">PEVuZE5vdGU+PENpdGU+PEF1dGhvcj5NYTwvQXV0aG9yPjxZZWFyPjIwMTM8L1llYXI+PFJlY051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</w:fldData>
        </w:fldChar>
      </w:r>
      <w:r w:rsidR="005E2DCD" w:rsidRPr="005E2DCD">
        <w:rPr>
          <w:rFonts w:eastAsiaTheme="minorEastAsia"/>
        </w:rPr>
        <w:instrText xml:space="preserve"> ADDIN EN.CITE.DATA </w:instrText>
      </w:r>
      <w:r w:rsidR="005E2DCD" w:rsidRPr="005E2DCD">
        <w:rPr>
          <w:rFonts w:eastAsiaTheme="minorEastAsia"/>
        </w:rPr>
      </w:r>
      <w:r w:rsidR="005E2DCD" w:rsidRPr="005E2DCD">
        <w:rPr>
          <w:rFonts w:eastAsiaTheme="minorEastAsia"/>
        </w:rPr>
        <w:fldChar w:fldCharType="end"/>
      </w:r>
      <w:r w:rsidR="005E2DCD" w:rsidRPr="005E2DCD">
        <w:rPr>
          <w:rFonts w:eastAsiaTheme="minorEastAsia"/>
        </w:rPr>
      </w:r>
      <w:r w:rsidR="005E2DCD" w:rsidRPr="005E2DCD">
        <w:rPr>
          <w:rFonts w:eastAsiaTheme="minorEastAsia"/>
        </w:rPr>
        <w:fldChar w:fldCharType="separate"/>
      </w:r>
      <w:r w:rsidR="005E2DCD" w:rsidRPr="005E2DCD">
        <w:rPr>
          <w:rFonts w:eastAsiaTheme="minorEastAsia"/>
          <w:noProof/>
        </w:rPr>
        <w:t xml:space="preserve">(Ma </w:t>
      </w:r>
      <w:r w:rsidR="005E2DCD" w:rsidRPr="005E2DCD">
        <w:rPr>
          <w:rFonts w:eastAsiaTheme="minorEastAsia"/>
          <w:i/>
          <w:noProof/>
        </w:rPr>
        <w:t>et al</w:t>
      </w:r>
      <w:r w:rsidR="005E2DCD" w:rsidRPr="005E2DCD">
        <w:rPr>
          <w:rFonts w:eastAsiaTheme="minorEastAsia"/>
          <w:noProof/>
        </w:rPr>
        <w:t>. 2013)</w:t>
      </w:r>
      <w:r w:rsidR="005E2DCD" w:rsidRPr="005E2DCD">
        <w:rPr>
          <w:rFonts w:eastAsiaTheme="minorEastAsia"/>
        </w:rPr>
        <w:fldChar w:fldCharType="end"/>
      </w:r>
      <w:r w:rsidRPr="005E2DCD">
        <w:t xml:space="preserve"> with permission from Elsevier.</w:t>
      </w:r>
    </w:p>
    <w:p w14:paraId="2DC1715D" w14:textId="77777777" w:rsidR="00B1418E" w:rsidRPr="005E2DCD" w:rsidRDefault="00B1418E">
      <w:pPr>
        <w:widowControl/>
        <w:jc w:val="left"/>
      </w:pPr>
      <w:r w:rsidRPr="005E2DCD">
        <w:br w:type="page"/>
      </w:r>
    </w:p>
    <w:p w14:paraId="24D7119A" w14:textId="45FEAB91" w:rsidR="00410F3D" w:rsidRPr="005E2DCD" w:rsidRDefault="00B1418E" w:rsidP="001D75E1">
      <w:pPr>
        <w:widowControl/>
        <w:jc w:val="left"/>
      </w:pPr>
      <w:r w:rsidRPr="005E2DCD">
        <w:lastRenderedPageBreak/>
        <w:t>F</w:t>
      </w:r>
      <w:r w:rsidR="00D40D99">
        <w:t>igure</w:t>
      </w:r>
      <w:r w:rsidRPr="005E2DCD">
        <w:t xml:space="preserve"> S</w:t>
      </w:r>
      <w:r w:rsidRPr="005E2DCD">
        <w:rPr>
          <w:rFonts w:hint="eastAsia"/>
        </w:rPr>
        <w:t>4</w:t>
      </w:r>
      <w:r w:rsidRPr="005E2DCD">
        <w:t>.</w:t>
      </w:r>
    </w:p>
    <w:p w14:paraId="2337AC32" w14:textId="7DC5824D" w:rsidR="0056458F" w:rsidRPr="005E2DCD" w:rsidRDefault="000D5D6F" w:rsidP="0056458F">
      <w:pPr>
        <w:spacing w:line="480" w:lineRule="auto"/>
        <w:ind w:left="-567"/>
        <w:rPr>
          <w:rFonts w:ascii="SimSun" w:eastAsia="SimSun" w:hAnsi="SimSun" w:cs="SimSun"/>
        </w:rPr>
      </w:pPr>
      <w:r w:rsidRPr="005E2DCD">
        <w:rPr>
          <w:noProof/>
        </w:rPr>
        <mc:AlternateContent>
          <mc:Choice Requires="wpg">
            <w:drawing>
              <wp:inline distT="0" distB="0" distL="0" distR="0" wp14:anchorId="2AA94C6F" wp14:editId="2A32E69B">
                <wp:extent cx="6637020" cy="5478145"/>
                <wp:effectExtent l="0" t="0" r="8890" b="0"/>
                <wp:docPr id="9" name="Group 18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637020" cy="5478145"/>
                          <a:chOff x="3629" y="5159"/>
                          <a:chExt cx="88271" cy="60784"/>
                        </a:xfrm>
                      </wpg:grpSpPr>
                      <wps:wsp>
                        <wps:cNvPr id="10" name="Rectangle 4"/>
                        <wps:cNvSpPr>
                          <a:spLocks noChangeArrowheads="1"/>
                        </wps:cNvSpPr>
                        <wps:spPr bwMode="auto">
                          <a:xfrm>
                            <a:off x="27381" y="12191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" name="Rectangle 5"/>
                        <wps:cNvSpPr>
                          <a:spLocks noChangeArrowheads="1"/>
                        </wps:cNvSpPr>
                        <wps:spPr bwMode="auto">
                          <a:xfrm>
                            <a:off x="30449" y="12191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33510" y="12191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3" name="Rectangle 7"/>
                        <wps:cNvSpPr>
                          <a:spLocks noChangeArrowheads="1"/>
                        </wps:cNvSpPr>
                        <wps:spPr bwMode="auto">
                          <a:xfrm>
                            <a:off x="36577" y="12191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4" name="Rectangle 8"/>
                        <wps:cNvSpPr>
                          <a:spLocks noChangeArrowheads="1"/>
                        </wps:cNvSpPr>
                        <wps:spPr bwMode="auto">
                          <a:xfrm>
                            <a:off x="39644" y="12191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" name="Rectangle 9"/>
                        <wps:cNvSpPr>
                          <a:spLocks noChangeArrowheads="1"/>
                        </wps:cNvSpPr>
                        <wps:spPr bwMode="auto">
                          <a:xfrm>
                            <a:off x="42705" y="12191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6" name="Rectangle 16"/>
                        <wps:cNvSpPr>
                          <a:spLocks noChangeArrowheads="1"/>
                        </wps:cNvSpPr>
                        <wps:spPr bwMode="auto">
                          <a:xfrm>
                            <a:off x="45773" y="12191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7" name="Rectangle 17"/>
                        <wps:cNvSpPr>
                          <a:spLocks noChangeArrowheads="1"/>
                        </wps:cNvSpPr>
                        <wps:spPr bwMode="auto">
                          <a:xfrm>
                            <a:off x="48840" y="12191"/>
                            <a:ext cx="245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8" name="Rectangle 18"/>
                        <wps:cNvSpPr>
                          <a:spLocks noChangeArrowheads="1"/>
                        </wps:cNvSpPr>
                        <wps:spPr bwMode="auto">
                          <a:xfrm>
                            <a:off x="53470" y="12191"/>
                            <a:ext cx="149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9" name="Rectangle 19"/>
                        <wps:cNvSpPr>
                          <a:spLocks noChangeArrowheads="1"/>
                        </wps:cNvSpPr>
                        <wps:spPr bwMode="auto">
                          <a:xfrm>
                            <a:off x="24321" y="12191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20" name="Rectangle 20"/>
                        <wps:cNvSpPr>
                          <a:spLocks noChangeArrowheads="1"/>
                        </wps:cNvSpPr>
                        <wps:spPr bwMode="auto">
                          <a:xfrm>
                            <a:off x="54968" y="12191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21" name="Rectangle 4"/>
                        <wps:cNvSpPr>
                          <a:spLocks noChangeArrowheads="1"/>
                        </wps:cNvSpPr>
                        <wps:spPr bwMode="auto">
                          <a:xfrm>
                            <a:off x="61096" y="12191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22" name="Rectangle 5"/>
                        <wps:cNvSpPr>
                          <a:spLocks noChangeArrowheads="1"/>
                        </wps:cNvSpPr>
                        <wps:spPr bwMode="auto">
                          <a:xfrm>
                            <a:off x="64164" y="12191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23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67225" y="12191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24" name="Rectangle 7"/>
                        <wps:cNvSpPr>
                          <a:spLocks noChangeArrowheads="1"/>
                        </wps:cNvSpPr>
                        <wps:spPr bwMode="auto">
                          <a:xfrm>
                            <a:off x="70292" y="12191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25" name="Rectangle 8"/>
                        <wps:cNvSpPr>
                          <a:spLocks noChangeArrowheads="1"/>
                        </wps:cNvSpPr>
                        <wps:spPr bwMode="auto">
                          <a:xfrm>
                            <a:off x="73360" y="12191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26" name="Rectangle 9"/>
                        <wps:cNvSpPr>
                          <a:spLocks noChangeArrowheads="1"/>
                        </wps:cNvSpPr>
                        <wps:spPr bwMode="auto">
                          <a:xfrm>
                            <a:off x="76420" y="12191"/>
                            <a:ext cx="1869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27" name="Rectangle 16"/>
                        <wps:cNvSpPr>
                          <a:spLocks noChangeArrowheads="1"/>
                        </wps:cNvSpPr>
                        <wps:spPr bwMode="auto">
                          <a:xfrm>
                            <a:off x="79798" y="12191"/>
                            <a:ext cx="275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28" name="Rectangle 17"/>
                        <wps:cNvSpPr>
                          <a:spLocks noChangeArrowheads="1"/>
                        </wps:cNvSpPr>
                        <wps:spPr bwMode="auto">
                          <a:xfrm>
                            <a:off x="82555" y="12191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29" name="Rectangle 18"/>
                        <wps:cNvSpPr>
                          <a:spLocks noChangeArrowheads="1"/>
                        </wps:cNvSpPr>
                        <wps:spPr bwMode="auto">
                          <a:xfrm>
                            <a:off x="85616" y="12191"/>
                            <a:ext cx="1021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30" name="Rectangle 19"/>
                        <wps:cNvSpPr>
                          <a:spLocks noChangeArrowheads="1"/>
                        </wps:cNvSpPr>
                        <wps:spPr bwMode="auto">
                          <a:xfrm>
                            <a:off x="58036" y="12191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31" name="Straight Connector 25"/>
                        <wps:cNvCnPr/>
                        <wps:spPr bwMode="auto">
                          <a:xfrm rot="10800000">
                            <a:off x="5182" y="13017"/>
                            <a:ext cx="19170" cy="95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2" name="Straight Connector 26"/>
                        <wps:cNvCnPr/>
                        <wps:spPr bwMode="auto">
                          <a:xfrm rot="10800000">
                            <a:off x="51298" y="13048"/>
                            <a:ext cx="2172" cy="32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ffectLst>
                            <a:outerShdw blurRad="63500" dist="20000" dir="5400000" rotWithShape="0">
                              <a:srgbClr val="000000">
                                <a:alpha val="37999"/>
                              </a:srgbClr>
                            </a:outerShdw>
                          </a:effectLst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3" name="Straight Connector 27"/>
                        <wps:cNvCnPr/>
                        <wps:spPr bwMode="auto">
                          <a:xfrm rot="10800000">
                            <a:off x="78289" y="13017"/>
                            <a:ext cx="1509" cy="63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ffectLst>
                            <a:outerShdw blurRad="63500" dist="20000" dir="5400000" rotWithShape="0">
                              <a:srgbClr val="000000">
                                <a:alpha val="37999"/>
                              </a:srgbClr>
                            </a:outerShdw>
                          </a:effectLst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4" name="Straight Connector 29"/>
                        <wps:cNvCnPr/>
                        <wps:spPr bwMode="auto">
                          <a:xfrm rot="16200000" flipV="1">
                            <a:off x="9902" y="12640"/>
                            <a:ext cx="929" cy="32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ffectLst>
                            <a:outerShdw blurRad="63500" dist="20000" dir="5400000" rotWithShape="0">
                              <a:srgbClr val="000000">
                                <a:alpha val="37999"/>
                              </a:srgbClr>
                            </a:outerShdw>
                          </a:effectLst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5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7826" y="9446"/>
                            <a:ext cx="6394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22AA836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-46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6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23311" y="9269"/>
                            <a:ext cx="6394" cy="52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7564B8E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7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48310" y="9446"/>
                            <a:ext cx="6394" cy="52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46C4890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886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8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51425" y="13037"/>
                            <a:ext cx="6404" cy="52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57123B3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954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9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74233" y="13037"/>
                            <a:ext cx="6404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8F5A8DA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1759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0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77587" y="9446"/>
                            <a:ext cx="6394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87DF81E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1817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1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83930" y="9446"/>
                            <a:ext cx="6394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515E4E3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2026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2" name="Straight Connector 67"/>
                        <wps:cNvCnPr/>
                        <wps:spPr bwMode="auto">
                          <a:xfrm rot="10800000" flipV="1">
                            <a:off x="86637" y="13017"/>
                            <a:ext cx="5233" cy="0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3" name="TextBox 69"/>
                        <wps:cNvSpPr txBox="1">
                          <a:spLocks noChangeArrowheads="1"/>
                        </wps:cNvSpPr>
                        <wps:spPr bwMode="auto">
                          <a:xfrm>
                            <a:off x="3629" y="5159"/>
                            <a:ext cx="19214" cy="511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215FD56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X-ray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4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3510" y="9653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45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0449" y="15705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46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51298" y="9653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47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0292" y="9653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49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3360" y="9653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50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3360" y="8936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51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3360" y="8218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52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9925" y="9653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53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3516" y="15705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54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9644" y="15705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55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9644" y="16511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56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9644" y="17318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57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9644" y="18124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58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9644" y="18931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59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2705" y="15705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60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5773" y="15705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61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54968" y="15705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62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4164" y="15705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63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7231" y="15705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64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0292" y="15705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65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3360" y="15705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66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6427" y="15705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67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2712" y="9653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68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82555" y="15705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69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5773" y="9653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70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5773" y="8936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71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58036" y="15705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72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58036" y="16511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73" name="Rectangle 99"/>
                        <wps:cNvSpPr>
                          <a:spLocks noChangeArrowheads="1"/>
                        </wps:cNvSpPr>
                        <wps:spPr bwMode="auto">
                          <a:xfrm>
                            <a:off x="27350" y="3389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74" name="Rectangle 100"/>
                        <wps:cNvSpPr>
                          <a:spLocks noChangeArrowheads="1"/>
                        </wps:cNvSpPr>
                        <wps:spPr bwMode="auto">
                          <a:xfrm>
                            <a:off x="30417" y="3389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75" name="Rectangle 101"/>
                        <wps:cNvSpPr>
                          <a:spLocks noChangeArrowheads="1"/>
                        </wps:cNvSpPr>
                        <wps:spPr bwMode="auto">
                          <a:xfrm>
                            <a:off x="33478" y="3389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76" name="Rectangle 102"/>
                        <wps:cNvSpPr>
                          <a:spLocks noChangeArrowheads="1"/>
                        </wps:cNvSpPr>
                        <wps:spPr bwMode="auto">
                          <a:xfrm>
                            <a:off x="36545" y="3389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77" name="Rectangle 103"/>
                        <wps:cNvSpPr>
                          <a:spLocks noChangeArrowheads="1"/>
                        </wps:cNvSpPr>
                        <wps:spPr bwMode="auto">
                          <a:xfrm>
                            <a:off x="39613" y="3389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78" name="Rectangle 104"/>
                        <wps:cNvSpPr>
                          <a:spLocks noChangeArrowheads="1"/>
                        </wps:cNvSpPr>
                        <wps:spPr bwMode="auto">
                          <a:xfrm>
                            <a:off x="42674" y="3389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79" name="Rectangle 16"/>
                        <wps:cNvSpPr>
                          <a:spLocks noChangeArrowheads="1"/>
                        </wps:cNvSpPr>
                        <wps:spPr bwMode="auto">
                          <a:xfrm>
                            <a:off x="45741" y="3389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80" name="Rectangle 17"/>
                        <wps:cNvSpPr>
                          <a:spLocks noChangeArrowheads="1"/>
                        </wps:cNvSpPr>
                        <wps:spPr bwMode="auto">
                          <a:xfrm>
                            <a:off x="48809" y="33893"/>
                            <a:ext cx="245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81" name="Rectangle 18"/>
                        <wps:cNvSpPr>
                          <a:spLocks noChangeArrowheads="1"/>
                        </wps:cNvSpPr>
                        <wps:spPr bwMode="auto">
                          <a:xfrm>
                            <a:off x="53439" y="33893"/>
                            <a:ext cx="149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82" name="Rectangle 19"/>
                        <wps:cNvSpPr>
                          <a:spLocks noChangeArrowheads="1"/>
                        </wps:cNvSpPr>
                        <wps:spPr bwMode="auto">
                          <a:xfrm>
                            <a:off x="24289" y="3389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83" name="Rectangle 20"/>
                        <wps:cNvSpPr>
                          <a:spLocks noChangeArrowheads="1"/>
                        </wps:cNvSpPr>
                        <wps:spPr bwMode="auto">
                          <a:xfrm>
                            <a:off x="54937" y="3389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84" name="Rectangle 4"/>
                        <wps:cNvSpPr>
                          <a:spLocks noChangeArrowheads="1"/>
                        </wps:cNvSpPr>
                        <wps:spPr bwMode="auto">
                          <a:xfrm>
                            <a:off x="61065" y="3389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85" name="Rectangle 5"/>
                        <wps:cNvSpPr>
                          <a:spLocks noChangeArrowheads="1"/>
                        </wps:cNvSpPr>
                        <wps:spPr bwMode="auto">
                          <a:xfrm>
                            <a:off x="64132" y="3389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86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67193" y="3389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87" name="Rectangle 7"/>
                        <wps:cNvSpPr>
                          <a:spLocks noChangeArrowheads="1"/>
                        </wps:cNvSpPr>
                        <wps:spPr bwMode="auto">
                          <a:xfrm>
                            <a:off x="70261" y="3389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88" name="Rectangle 8"/>
                        <wps:cNvSpPr>
                          <a:spLocks noChangeArrowheads="1"/>
                        </wps:cNvSpPr>
                        <wps:spPr bwMode="auto">
                          <a:xfrm>
                            <a:off x="73328" y="3389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89" name="Rectangle 9"/>
                        <wps:cNvSpPr>
                          <a:spLocks noChangeArrowheads="1"/>
                        </wps:cNvSpPr>
                        <wps:spPr bwMode="auto">
                          <a:xfrm>
                            <a:off x="76389" y="33893"/>
                            <a:ext cx="18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90" name="Rectangle 16"/>
                        <wps:cNvSpPr>
                          <a:spLocks noChangeArrowheads="1"/>
                        </wps:cNvSpPr>
                        <wps:spPr bwMode="auto">
                          <a:xfrm>
                            <a:off x="79766" y="33893"/>
                            <a:ext cx="275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91" name="Rectangle 17"/>
                        <wps:cNvSpPr>
                          <a:spLocks noChangeArrowheads="1"/>
                        </wps:cNvSpPr>
                        <wps:spPr bwMode="auto">
                          <a:xfrm>
                            <a:off x="82524" y="3389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92" name="Rectangle 18"/>
                        <wps:cNvSpPr>
                          <a:spLocks noChangeArrowheads="1"/>
                        </wps:cNvSpPr>
                        <wps:spPr bwMode="auto">
                          <a:xfrm>
                            <a:off x="85584" y="33893"/>
                            <a:ext cx="1022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93" name="Rectangle 19"/>
                        <wps:cNvSpPr>
                          <a:spLocks noChangeArrowheads="1"/>
                        </wps:cNvSpPr>
                        <wps:spPr bwMode="auto">
                          <a:xfrm>
                            <a:off x="58004" y="3389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94" name="Straight Connector 120"/>
                        <wps:cNvCnPr/>
                        <wps:spPr bwMode="auto">
                          <a:xfrm rot="10800000">
                            <a:off x="5182" y="34708"/>
                            <a:ext cx="19139" cy="106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95" name="Straight Connector 121"/>
                        <wps:cNvCnPr/>
                        <wps:spPr bwMode="auto">
                          <a:xfrm rot="10800000">
                            <a:off x="51267" y="34750"/>
                            <a:ext cx="2172" cy="32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ffectLst>
                            <a:outerShdw blurRad="63500" dist="20000" dir="5400000" rotWithShape="0">
                              <a:srgbClr val="000000">
                                <a:alpha val="37999"/>
                              </a:srgbClr>
                            </a:outerShdw>
                          </a:effectLst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96" name="Straight Connector 122"/>
                        <wps:cNvCnPr/>
                        <wps:spPr bwMode="auto">
                          <a:xfrm rot="10800000">
                            <a:off x="78257" y="34719"/>
                            <a:ext cx="1509" cy="63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ffectLst>
                            <a:outerShdw blurRad="63500" dist="20000" dir="5400000" rotWithShape="0">
                              <a:srgbClr val="000000">
                                <a:alpha val="37999"/>
                              </a:srgbClr>
                            </a:outerShdw>
                          </a:effectLst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97" name="Straight Connector 138"/>
                        <wps:cNvCnPr/>
                        <wps:spPr bwMode="auto">
                          <a:xfrm rot="10800000" flipV="1">
                            <a:off x="86606" y="34719"/>
                            <a:ext cx="5232" cy="0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98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53454" y="3740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99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51251" y="31355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00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3478" y="31355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01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53439" y="31355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02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9613" y="3740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03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7200" y="3740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04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9766" y="3740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05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82524" y="37407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06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2674" y="37407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07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3328" y="3740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08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23853" y="3740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09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82524" y="38213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0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3485" y="30638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1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3478" y="3740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2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7200" y="38213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3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1072" y="37407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4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1065" y="38213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5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9877" y="31355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6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9893" y="30638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7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82040" y="38994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8" name="Rectangle 159"/>
                        <wps:cNvSpPr>
                          <a:spLocks noChangeArrowheads="1"/>
                        </wps:cNvSpPr>
                        <wps:spPr bwMode="auto">
                          <a:xfrm>
                            <a:off x="27413" y="5613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19" name="Rectangle 160"/>
                        <wps:cNvSpPr>
                          <a:spLocks noChangeArrowheads="1"/>
                        </wps:cNvSpPr>
                        <wps:spPr bwMode="auto">
                          <a:xfrm>
                            <a:off x="30480" y="5613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0" name="Rectangle 161"/>
                        <wps:cNvSpPr>
                          <a:spLocks noChangeArrowheads="1"/>
                        </wps:cNvSpPr>
                        <wps:spPr bwMode="auto">
                          <a:xfrm>
                            <a:off x="33541" y="5613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1" name="Rectangle 162"/>
                        <wps:cNvSpPr>
                          <a:spLocks noChangeArrowheads="1"/>
                        </wps:cNvSpPr>
                        <wps:spPr bwMode="auto">
                          <a:xfrm>
                            <a:off x="36609" y="5613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2" name="Rectangle 163"/>
                        <wps:cNvSpPr>
                          <a:spLocks noChangeArrowheads="1"/>
                        </wps:cNvSpPr>
                        <wps:spPr bwMode="auto">
                          <a:xfrm>
                            <a:off x="39676" y="5613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3" name="Rectangle 164"/>
                        <wps:cNvSpPr>
                          <a:spLocks noChangeArrowheads="1"/>
                        </wps:cNvSpPr>
                        <wps:spPr bwMode="auto">
                          <a:xfrm>
                            <a:off x="42737" y="5613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4" name="Rectangle 16"/>
                        <wps:cNvSpPr>
                          <a:spLocks noChangeArrowheads="1"/>
                        </wps:cNvSpPr>
                        <wps:spPr bwMode="auto">
                          <a:xfrm>
                            <a:off x="45804" y="5613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5" name="Rectangle 17"/>
                        <wps:cNvSpPr>
                          <a:spLocks noChangeArrowheads="1"/>
                        </wps:cNvSpPr>
                        <wps:spPr bwMode="auto">
                          <a:xfrm>
                            <a:off x="48872" y="56133"/>
                            <a:ext cx="245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6" name="Rectangle 18"/>
                        <wps:cNvSpPr>
                          <a:spLocks noChangeArrowheads="1"/>
                        </wps:cNvSpPr>
                        <wps:spPr bwMode="auto">
                          <a:xfrm>
                            <a:off x="53502" y="56133"/>
                            <a:ext cx="149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7" name="Rectangle 19"/>
                        <wps:cNvSpPr>
                          <a:spLocks noChangeArrowheads="1"/>
                        </wps:cNvSpPr>
                        <wps:spPr bwMode="auto">
                          <a:xfrm>
                            <a:off x="24352" y="5613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8" name="Rectangle 20"/>
                        <wps:cNvSpPr>
                          <a:spLocks noChangeArrowheads="1"/>
                        </wps:cNvSpPr>
                        <wps:spPr bwMode="auto">
                          <a:xfrm>
                            <a:off x="55000" y="5613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29" name="Rectangle 4"/>
                        <wps:cNvSpPr>
                          <a:spLocks noChangeArrowheads="1"/>
                        </wps:cNvSpPr>
                        <wps:spPr bwMode="auto">
                          <a:xfrm>
                            <a:off x="61128" y="5613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30" name="Rectangle 5"/>
                        <wps:cNvSpPr>
                          <a:spLocks noChangeArrowheads="1"/>
                        </wps:cNvSpPr>
                        <wps:spPr bwMode="auto">
                          <a:xfrm>
                            <a:off x="64196" y="5613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31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67256" y="5613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32" name="Rectangle 7"/>
                        <wps:cNvSpPr>
                          <a:spLocks noChangeArrowheads="1"/>
                        </wps:cNvSpPr>
                        <wps:spPr bwMode="auto">
                          <a:xfrm>
                            <a:off x="70324" y="5613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33" name="Rectangle 8"/>
                        <wps:cNvSpPr>
                          <a:spLocks noChangeArrowheads="1"/>
                        </wps:cNvSpPr>
                        <wps:spPr bwMode="auto">
                          <a:xfrm>
                            <a:off x="73391" y="5613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34" name="Rectangle 9"/>
                        <wps:cNvSpPr>
                          <a:spLocks noChangeArrowheads="1"/>
                        </wps:cNvSpPr>
                        <wps:spPr bwMode="auto">
                          <a:xfrm>
                            <a:off x="76452" y="56133"/>
                            <a:ext cx="18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35" name="Rectangle 16"/>
                        <wps:cNvSpPr>
                          <a:spLocks noChangeArrowheads="1"/>
                        </wps:cNvSpPr>
                        <wps:spPr bwMode="auto">
                          <a:xfrm>
                            <a:off x="79829" y="56133"/>
                            <a:ext cx="275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36" name="Rectangle 17"/>
                        <wps:cNvSpPr>
                          <a:spLocks noChangeArrowheads="1"/>
                        </wps:cNvSpPr>
                        <wps:spPr bwMode="auto">
                          <a:xfrm>
                            <a:off x="82587" y="56133"/>
                            <a:ext cx="3067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37" name="Rectangle 18"/>
                        <wps:cNvSpPr>
                          <a:spLocks noChangeArrowheads="1"/>
                        </wps:cNvSpPr>
                        <wps:spPr bwMode="auto">
                          <a:xfrm>
                            <a:off x="85648" y="56133"/>
                            <a:ext cx="1021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38" name="Rectangle 19"/>
                        <wps:cNvSpPr>
                          <a:spLocks noChangeArrowheads="1"/>
                        </wps:cNvSpPr>
                        <wps:spPr bwMode="auto">
                          <a:xfrm>
                            <a:off x="58067" y="56133"/>
                            <a:ext cx="3068" cy="1778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39" name="Straight Connector 180"/>
                        <wps:cNvCnPr/>
                        <wps:spPr bwMode="auto">
                          <a:xfrm rot="10800000">
                            <a:off x="5182" y="56990"/>
                            <a:ext cx="19202" cy="64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40" name="Straight Connector 181"/>
                        <wps:cNvCnPr/>
                        <wps:spPr bwMode="auto">
                          <a:xfrm rot="10800000">
                            <a:off x="51330" y="56990"/>
                            <a:ext cx="2172" cy="32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ffectLst>
                            <a:outerShdw blurRad="63500" dist="20000" dir="5400000" rotWithShape="0">
                              <a:srgbClr val="000000">
                                <a:alpha val="37999"/>
                              </a:srgbClr>
                            </a:outerShdw>
                          </a:effectLst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41" name="Straight Connector 182"/>
                        <wps:cNvCnPr/>
                        <wps:spPr bwMode="auto">
                          <a:xfrm rot="10800000">
                            <a:off x="78320" y="56959"/>
                            <a:ext cx="1509" cy="63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ffectLst>
                            <a:outerShdw blurRad="63500" dist="20000" dir="5400000" rotWithShape="0">
                              <a:srgbClr val="000000">
                                <a:alpha val="37999"/>
                              </a:srgbClr>
                            </a:outerShdw>
                          </a:effectLst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42" name="Straight Connector 198"/>
                        <wps:cNvCnPr/>
                        <wps:spPr bwMode="auto">
                          <a:xfrm rot="10800000" flipV="1">
                            <a:off x="86669" y="56959"/>
                            <a:ext cx="5232" cy="0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43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26924" y="5964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44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55000" y="53595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45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0324" y="53595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46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3391" y="53595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47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9940" y="53595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48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9940" y="52878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49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82587" y="53595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0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3548" y="5964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1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3541" y="60453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2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6609" y="59647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3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2743" y="5964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4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8872" y="59647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5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8872" y="60453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6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55000" y="5964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7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4196" y="59647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8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4196" y="60453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59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7263" y="5964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60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7263" y="60453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61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7263" y="61260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62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76459" y="59647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63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24352" y="53595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64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0480" y="59647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65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0480" y="60415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66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0480" y="53595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67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3548" y="61260"/>
                            <a:ext cx="967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68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33548" y="53595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noFill/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69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2737" y="60453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70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54580" y="60453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71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8872" y="61260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72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48872" y="62066"/>
                            <a:ext cx="966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73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1135" y="59647"/>
                            <a:ext cx="966" cy="717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74" name="AutoShape 84"/>
                        <wps:cNvSpPr>
                          <a:spLocks noChangeArrowheads="1"/>
                        </wps:cNvSpPr>
                        <wps:spPr bwMode="auto">
                          <a:xfrm>
                            <a:off x="61128" y="60453"/>
                            <a:ext cx="967" cy="718"/>
                          </a:xfrm>
                          <a:prstGeom prst="triangle">
                            <a:avLst>
                              <a:gd name="adj" fmla="val 50000"/>
                            </a:avLst>
                          </a:prstGeom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ln w="9525">
                            <a:solidFill>
                              <a:schemeClr val="tx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175" name="TextBox 231"/>
                        <wps:cNvSpPr txBox="1">
                          <a:spLocks noChangeArrowheads="1"/>
                        </wps:cNvSpPr>
                        <wps:spPr bwMode="auto">
                          <a:xfrm>
                            <a:off x="3629" y="26920"/>
                            <a:ext cx="19214" cy="511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9B7AC07" w14:textId="77777777" w:rsidR="00E116D5" w:rsidRDefault="00E116D5" w:rsidP="00D72ED4">
                              <w:proofErr w:type="spellStart"/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Ar</w:t>
                              </w:r>
                              <w:proofErr w:type="spellEnd"/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-io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76" name="TextBox 232"/>
                        <wps:cNvSpPr txBox="1">
                          <a:spLocks noChangeArrowheads="1"/>
                        </wps:cNvSpPr>
                        <wps:spPr bwMode="auto">
                          <a:xfrm>
                            <a:off x="3629" y="49589"/>
                            <a:ext cx="19214" cy="511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F27B3A4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Fe-io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77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7844" y="31113"/>
                            <a:ext cx="6394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BF6135A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-46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78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23329" y="30936"/>
                            <a:ext cx="6404" cy="52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493BD6A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79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48327" y="31113"/>
                            <a:ext cx="6394" cy="52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5D29AD1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886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0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51442" y="34705"/>
                            <a:ext cx="6394" cy="52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9B95B7F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954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1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74250" y="34705"/>
                            <a:ext cx="6405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6313B87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1759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2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77605" y="31113"/>
                            <a:ext cx="6404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6508A15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1817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3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83947" y="31113"/>
                            <a:ext cx="6405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CF5D7A9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2026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4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7919" y="53461"/>
                            <a:ext cx="6394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69FABC5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-46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5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23404" y="53461"/>
                            <a:ext cx="6394" cy="52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21F54F0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6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48402" y="53461"/>
                            <a:ext cx="6394" cy="52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2AEDC3F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886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7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51517" y="57044"/>
                            <a:ext cx="6394" cy="52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06E9168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954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8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74325" y="57048"/>
                            <a:ext cx="6405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EC1EFA7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1759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9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77679" y="53464"/>
                            <a:ext cx="6405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0D69A7B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1817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90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84022" y="53464"/>
                            <a:ext cx="6405" cy="8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44E672C" w14:textId="77777777" w:rsidR="00E116D5" w:rsidRDefault="00E116D5" w:rsidP="00D72ED4">
                              <w:r>
                                <w:rPr>
                                  <w:rFonts w:ascii="Helvetica" w:hAnsi="Helvetica" w:cs="Helvetica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2026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91" name="Straight Connector 254"/>
                        <wps:cNvCnPr/>
                        <wps:spPr bwMode="auto">
                          <a:xfrm rot="16200000" flipV="1">
                            <a:off x="9870" y="34228"/>
                            <a:ext cx="929" cy="32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ffectLst>
                            <a:outerShdw blurRad="63500" dist="20000" dir="5400000" rotWithShape="0">
                              <a:srgbClr val="000000">
                                <a:alpha val="37999"/>
                              </a:srgbClr>
                            </a:outerShdw>
                          </a:effectLst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92" name="Straight Connector 255"/>
                        <wps:cNvCnPr/>
                        <wps:spPr bwMode="auto">
                          <a:xfrm rot="16200000" flipV="1">
                            <a:off x="9839" y="56510"/>
                            <a:ext cx="929" cy="31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ffectLst>
                            <a:outerShdw blurRad="63500" dist="20000" dir="5400000" rotWithShape="0">
                              <a:srgbClr val="000000">
                                <a:alpha val="37999"/>
                              </a:srgbClr>
                            </a:outerShdw>
                          </a:effectLst>
                          <a:extLst>
                            <a:ext uri="{909E8E84-426E-40dd-AFC4-6F175D3DCCD1}">
    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AA94C6F" id="Group 183" o:spid="_x0000_s1026" style="width:522.6pt;height:431.35pt;mso-position-horizontal-relative:char;mso-position-vertical-relative:line" coordorigin="3629,5159" coordsize="88271,60784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">
                <v:rect id="Rectangle 4" o:spid="_x0000_s1027" style="position:absolute;left:27381;top:12191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" filled="f" strokecolor="black [3213]"/>
                <v:rect id="Rectangle 5" o:spid="_x0000_s1028" style="position:absolute;left:30449;top:12191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" filled="f" strokecolor="black [3213]"/>
                <v:rect id="Rectangle 6" o:spid="_x0000_s1029" style="position:absolute;left:33510;top:12191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" filled="f" strokecolor="black [3213]"/>
                <v:rect id="Rectangle 7" o:spid="_x0000_s1030" style="position:absolute;left:36577;top:12191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" filled="f" strokecolor="black [3213]"/>
                <v:rect id="Rectangle 8" o:spid="_x0000_s1031" style="position:absolute;left:39644;top:12191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" filled="f" strokecolor="black [3213]"/>
                <v:rect id="Rectangle 9" o:spid="_x0000_s1032" style="position:absolute;left:42705;top:12191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" filled="f" strokecolor="black [3213]"/>
                <v:rect id="Rectangle 16" o:spid="_x0000_s1033" style="position:absolute;left:45773;top:12191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" filled="f" strokecolor="black [3213]"/>
                <v:rect id="Rectangle 17" o:spid="_x0000_s1034" style="position:absolute;left:48840;top:12191;width:245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" filled="f" strokecolor="black [3213]"/>
                <v:rect id="Rectangle 18" o:spid="_x0000_s1035" style="position:absolute;left:53470;top:12191;width:149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" filled="f" strokecolor="black [3213]"/>
                <v:rect id="Rectangle 19" o:spid="_x0000_s1036" style="position:absolute;left:24321;top:12191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" filled="f" strokecolor="black [3213]"/>
                <v:rect id="Rectangle 20" o:spid="_x0000_s1037" style="position:absolute;left:54968;top:12191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" filled="f" strokecolor="black [3213]"/>
                <v:rect id="Rectangle 4" o:spid="_x0000_s1038" style="position:absolute;left:61096;top:12191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" filled="f" strokecolor="black [3213]"/>
                <v:rect id="Rectangle 5" o:spid="_x0000_s1039" style="position:absolute;left:64164;top:12191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" filled="f" strokecolor="black [3213]"/>
                <v:rect id="Rectangle 6" o:spid="_x0000_s1040" style="position:absolute;left:67225;top:12191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" filled="f" strokecolor="black [3213]"/>
                <v:rect id="Rectangle 7" o:spid="_x0000_s1041" style="position:absolute;left:70292;top:12191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" filled="f" strokecolor="black [3213]"/>
                <v:rect id="Rectangle 8" o:spid="_x0000_s1042" style="position:absolute;left:73360;top:12191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" filled="f" strokecolor="black [3213]"/>
                <v:rect id="Rectangle 9" o:spid="_x0000_s1043" style="position:absolute;left:76420;top:12191;width:1869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" filled="f" strokecolor="black [3213]"/>
                <v:rect id="Rectangle 16" o:spid="_x0000_s1044" style="position:absolute;left:79798;top:12191;width:275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" filled="f" strokecolor="black [3213]"/>
                <v:rect id="Rectangle 17" o:spid="_x0000_s1045" style="position:absolute;left:82555;top:12191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" filled="f" strokecolor="black [3213]"/>
                <v:rect id="Rectangle 18" o:spid="_x0000_s1046" style="position:absolute;left:85616;top:12191;width:1021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" filled="f" strokecolor="black [3213]"/>
                <v:rect id="Rectangle 19" o:spid="_x0000_s1047" style="position:absolute;left:58036;top:12191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" filled="f" strokecolor="black [3213]"/>
                <v:line id="Straight Connector 25" o:spid="_x0000_s1048" style="position:absolute;rotation:180;visibility:visible;mso-wrap-style:square" from="5182,13017" to="24352,1311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" strokecolor="black [3213]" strokeweight="2pt"/>
                <v:line id="Straight Connector 26" o:spid="_x0000_s1049" style="position:absolute;rotation:180;visibility:visible;mso-wrap-style:square" from="51298,13048" to="53470,1308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" strokecolor="black [3213]" strokeweight="2pt">
                  <v:shadow on="t" color="black" opacity="24903f" origin=",.5" offset="0,.55556mm"/>
                </v:line>
                <v:line id="Straight Connector 27" o:spid="_x0000_s1050" style="position:absolute;rotation:180;visibility:visible;mso-wrap-style:square" from="78289,13017" to="79798,1308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" strokecolor="black [3213]" strokeweight="2pt">
                  <v:shadow on="t" color="black" opacity="24903f" origin=",.5" offset="0,.55556mm"/>
                </v:line>
                <v:line id="Straight Connector 29" o:spid="_x0000_s1051" style="position:absolute;rotation:90;flip:y;visibility:visible;mso-wrap-style:square" from="9902,12640" to="10831,1267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" strokeweight="2pt">
                  <v:shadow on="t" color="black" opacity="24903f" origin=",.5" offset="0,.55556mm"/>
                </v:lin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2" o:spid="_x0000_s1052" type="#_x0000_t202" style="position:absolute;left:7826;top:9446;width:6394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" filled="f" stroked="f">
                  <v:textbox>
                    <w:txbxContent>
                      <w:p w14:paraId="322AA836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-461</w:t>
                        </w:r>
                      </w:p>
                    </w:txbxContent>
                  </v:textbox>
                </v:shape>
                <v:shape id="Text Box 22" o:spid="_x0000_s1053" type="#_x0000_t202" style="position:absolute;left:23311;top:9269;width:6394;height:5273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" filled="f" stroked="f">
                  <v:textbox>
                    <w:txbxContent>
                      <w:p w14:paraId="47564B8E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1</w:t>
                        </w:r>
                      </w:p>
                    </w:txbxContent>
                  </v:textbox>
                </v:shape>
                <v:shape id="Text Box 22" o:spid="_x0000_s1054" type="#_x0000_t202" style="position:absolute;left:48310;top:9446;width:6394;height:5273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" filled="f" stroked="f">
                  <v:textbox>
                    <w:txbxContent>
                      <w:p w14:paraId="346C4890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886</w:t>
                        </w:r>
                      </w:p>
                    </w:txbxContent>
                  </v:textbox>
                </v:shape>
                <v:shape id="Text Box 22" o:spid="_x0000_s1055" type="#_x0000_t202" style="position:absolute;left:51425;top:13037;width:6404;height:5273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" filled="f" stroked="f">
                  <v:textbox>
                    <w:txbxContent>
                      <w:p w14:paraId="657123B3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954</w:t>
                        </w:r>
                      </w:p>
                    </w:txbxContent>
                  </v:textbox>
                </v:shape>
                <v:shape id="Text Box 22" o:spid="_x0000_s1056" type="#_x0000_t202" style="position:absolute;left:74233;top:13037;width:6404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" filled="f" stroked="f">
                  <v:textbox>
                    <w:txbxContent>
                      <w:p w14:paraId="28F5A8DA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1759</w:t>
                        </w:r>
                      </w:p>
                    </w:txbxContent>
                  </v:textbox>
                </v:shape>
                <v:shape id="Text Box 22" o:spid="_x0000_s1057" type="#_x0000_t202" style="position:absolute;left:77587;top:9446;width:6394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" filled="f" stroked="f">
                  <v:textbox>
                    <w:txbxContent>
                      <w:p w14:paraId="187DF81E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1817</w:t>
                        </w:r>
                      </w:p>
                    </w:txbxContent>
                  </v:textbox>
                </v:shape>
                <v:shape id="Text Box 22" o:spid="_x0000_s1058" type="#_x0000_t202" style="position:absolute;left:83930;top:9446;width:6394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" filled="f" stroked="f">
                  <v:textbox>
                    <w:txbxContent>
                      <w:p w14:paraId="4515E4E3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2026</w:t>
                        </w:r>
                      </w:p>
                    </w:txbxContent>
                  </v:textbox>
                </v:shape>
                <v:line id="Straight Connector 67" o:spid="_x0000_s1059" style="position:absolute;rotation:180;flip:y;visibility:visible;mso-wrap-style:square" from="86637,13017" to="91870,13017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" strokecolor="black [3213]" strokeweight="2pt"/>
                <v:shape id="TextBox 69" o:spid="_x0000_s1060" type="#_x0000_t202" style="position:absolute;left:3629;top:5159;width:19214;height:5118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" filled="f" stroked="f">
                  <v:textbox>
                    <w:txbxContent>
                      <w:p w14:paraId="7215FD56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X-ray</w:t>
                        </w:r>
                      </w:p>
                    </w:txbxContent>
                  </v:textbox>
                </v:shape>
                <v:shapetype id="_x0000_t5" coordsize="21600,21600" o:spt="5" adj="10800" path="m@0,l,21600r21600,xe">
                  <v:stroke joinstyle="miter"/>
                  <v:formulas>
                    <v:f eqn="val #0"/>
                    <v:f eqn="prod #0 1 2"/>
                    <v:f eqn="sum @1 10800 0"/>
                  </v:formulas>
  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  <v:handles>
                    <v:h position="#0,topLeft" xrange="0,21600"/>
                  </v:handles>
                </v:shapetype>
                <v:shape id="AutoShape 84" o:spid="_x0000_s1061" type="#_x0000_t5" style="position:absolute;left:33510;top:9653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" filled="f" strokecolor="black [3213]"/>
                <v:shape id="AutoShape 84" o:spid="_x0000_s1062" type="#_x0000_t5" style="position:absolute;left:30449;top:15705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" fillcolor="black [3213]" strokecolor="black [3213]"/>
                <v:shape id="AutoShape 84" o:spid="_x0000_s1063" type="#_x0000_t5" style="position:absolute;left:51298;top:9653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" filled="f" strokecolor="black [3213]"/>
                <v:shape id="AutoShape 84" o:spid="_x0000_s1064" type="#_x0000_t5" style="position:absolute;left:70292;top:9653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" filled="f" strokecolor="black [3213]"/>
                <v:shape id="AutoShape 84" o:spid="_x0000_s1065" type="#_x0000_t5" style="position:absolute;left:73360;top:9653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" filled="f" strokecolor="black [3213]"/>
                <v:shape id="AutoShape 84" o:spid="_x0000_s1066" type="#_x0000_t5" style="position:absolute;left:73360;top:8936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" filled="f" strokecolor="black [3213]"/>
                <v:shape id="AutoShape 84" o:spid="_x0000_s1067" type="#_x0000_t5" style="position:absolute;left:73360;top:8218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" filled="f" strokecolor="black [3213]"/>
                <v:shape id="AutoShape 84" o:spid="_x0000_s1068" type="#_x0000_t5" style="position:absolute;left:79925;top:9653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" filled="f" strokecolor="black [3213]"/>
                <v:shape id="AutoShape 84" o:spid="_x0000_s1069" type="#_x0000_t5" style="position:absolute;left:33516;top:15705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" fillcolor="black [3213]" strokecolor="black [3213]"/>
                <v:shape id="AutoShape 84" o:spid="_x0000_s1070" type="#_x0000_t5" style="position:absolute;left:39644;top:15705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" fillcolor="black [3213]" strokecolor="black [3213]"/>
                <v:shape id="AutoShape 84" o:spid="_x0000_s1071" type="#_x0000_t5" style="position:absolute;left:39644;top:16511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" fillcolor="black [3213]" strokecolor="black [3213]"/>
                <v:shape id="AutoShape 84" o:spid="_x0000_s1072" type="#_x0000_t5" style="position:absolute;left:39644;top:17318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" fillcolor="black [3213]" strokecolor="black [3213]"/>
                <v:shape id="AutoShape 84" o:spid="_x0000_s1073" type="#_x0000_t5" style="position:absolute;left:39644;top:18124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" fillcolor="black [3213]" strokecolor="black [3213]"/>
                <v:shape id="AutoShape 84" o:spid="_x0000_s1074" type="#_x0000_t5" style="position:absolute;left:39644;top:18931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" fillcolor="black [3213]" strokecolor="black [3213]"/>
                <v:shape id="AutoShape 84" o:spid="_x0000_s1075" type="#_x0000_t5" style="position:absolute;left:42705;top:15705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" fillcolor="black [3213]" strokecolor="black [3213]"/>
                <v:shape id="AutoShape 84" o:spid="_x0000_s1076" type="#_x0000_t5" style="position:absolute;left:45773;top:15705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" fillcolor="black [3213]" strokecolor="black [3213]"/>
                <v:shape id="AutoShape 84" o:spid="_x0000_s1077" type="#_x0000_t5" style="position:absolute;left:54968;top:15705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" fillcolor="black [3213]" strokecolor="black [3213]"/>
                <v:shape id="AutoShape 84" o:spid="_x0000_s1078" type="#_x0000_t5" style="position:absolute;left:64164;top:15705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" fillcolor="black [3213]" strokecolor="black [3213]"/>
                <v:shape id="AutoShape 84" o:spid="_x0000_s1079" type="#_x0000_t5" style="position:absolute;left:67231;top:15705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" fillcolor="black [3213]" strokecolor="black [3213]"/>
                <v:shape id="AutoShape 84" o:spid="_x0000_s1080" type="#_x0000_t5" style="position:absolute;left:70292;top:15705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" fillcolor="black [3213]" strokecolor="black [3213]"/>
                <v:shape id="AutoShape 84" o:spid="_x0000_s1081" type="#_x0000_t5" style="position:absolute;left:73360;top:15705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" fillcolor="black [3213]" strokecolor="black [3213]"/>
                <v:shape id="AutoShape 84" o:spid="_x0000_s1082" type="#_x0000_t5" style="position:absolute;left:76427;top:15705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" fillcolor="black [3213]" strokecolor="black [3213]"/>
                <v:shape id="AutoShape 84" o:spid="_x0000_s1083" type="#_x0000_t5" style="position:absolute;left:42712;top:9653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" filled="f" strokecolor="black [3213]"/>
                <v:shape id="AutoShape 84" o:spid="_x0000_s1084" type="#_x0000_t5" style="position:absolute;left:82555;top:15705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" fillcolor="black [3213]" strokecolor="black [3213]"/>
                <v:shape id="AutoShape 84" o:spid="_x0000_s1085" type="#_x0000_t5" style="position:absolute;left:45773;top:9653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" filled="f" strokecolor="black [3213]"/>
                <v:shape id="AutoShape 84" o:spid="_x0000_s1086" type="#_x0000_t5" style="position:absolute;left:45773;top:8936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" filled="f" strokecolor="black [3213]"/>
                <v:shape id="AutoShape 84" o:spid="_x0000_s1087" type="#_x0000_t5" style="position:absolute;left:58036;top:15705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" fillcolor="black [3213]" strokecolor="black [3213]"/>
                <v:shape id="AutoShape 84" o:spid="_x0000_s1088" type="#_x0000_t5" style="position:absolute;left:58036;top:16511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" fillcolor="black [3213]" strokecolor="black [3213]"/>
                <v:rect id="Rectangle 99" o:spid="_x0000_s1089" style="position:absolute;left:27350;top:3389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" filled="f" strokecolor="black [3213]"/>
                <v:rect id="Rectangle 100" o:spid="_x0000_s1090" style="position:absolute;left:30417;top:3389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" filled="f" strokecolor="black [3213]"/>
                <v:rect id="Rectangle 101" o:spid="_x0000_s1091" style="position:absolute;left:33478;top:3389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" filled="f" strokecolor="black [3213]"/>
                <v:rect id="Rectangle 102" o:spid="_x0000_s1092" style="position:absolute;left:36545;top:3389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" filled="f" strokecolor="black [3213]"/>
                <v:rect id="Rectangle 103" o:spid="_x0000_s1093" style="position:absolute;left:39613;top:3389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" filled="f" strokecolor="black [3213]"/>
                <v:rect id="Rectangle 104" o:spid="_x0000_s1094" style="position:absolute;left:42674;top:3389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" filled="f" strokecolor="black [3213]"/>
                <v:rect id="Rectangle 16" o:spid="_x0000_s1095" style="position:absolute;left:45741;top:3389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" filled="f" strokecolor="black [3213]"/>
                <v:rect id="Rectangle 17" o:spid="_x0000_s1096" style="position:absolute;left:48809;top:33893;width:245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" filled="f" strokecolor="black [3213]"/>
                <v:rect id="Rectangle 18" o:spid="_x0000_s1097" style="position:absolute;left:53439;top:33893;width:149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" filled="f" strokecolor="black [3213]"/>
                <v:rect id="Rectangle 19" o:spid="_x0000_s1098" style="position:absolute;left:24289;top:3389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" filled="f" strokecolor="black [3213]"/>
                <v:rect id="Rectangle 20" o:spid="_x0000_s1099" style="position:absolute;left:54937;top:3389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" filled="f" strokecolor="black [3213]"/>
                <v:rect id="Rectangle 4" o:spid="_x0000_s1100" style="position:absolute;left:61065;top:3389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" filled="f" strokecolor="black [3213]"/>
                <v:rect id="Rectangle 5" o:spid="_x0000_s1101" style="position:absolute;left:64132;top:3389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" filled="f" strokecolor="black [3213]"/>
                <v:rect id="Rectangle 6" o:spid="_x0000_s1102" style="position:absolute;left:67193;top:3389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" filled="f" strokecolor="black [3213]"/>
                <v:rect id="Rectangle 7" o:spid="_x0000_s1103" style="position:absolute;left:70261;top:3389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" filled="f" strokecolor="black [3213]"/>
                <v:rect id="Rectangle 8" o:spid="_x0000_s1104" style="position:absolute;left:73328;top:3389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" filled="f" strokecolor="black [3213]"/>
                <v:rect id="Rectangle 9" o:spid="_x0000_s1105" style="position:absolute;left:76389;top:33893;width:18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" filled="f" strokecolor="black [3213]"/>
                <v:rect id="Rectangle 16" o:spid="_x0000_s1106" style="position:absolute;left:79766;top:33893;width:275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" filled="f" strokecolor="black [3213]"/>
                <v:rect id="Rectangle 17" o:spid="_x0000_s1107" style="position:absolute;left:82524;top:3389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" filled="f" strokecolor="black [3213]"/>
                <v:rect id="Rectangle 18" o:spid="_x0000_s1108" style="position:absolute;left:85584;top:33893;width:1022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" filled="f" strokecolor="black [3213]"/>
                <v:rect id="Rectangle 19" o:spid="_x0000_s1109" style="position:absolute;left:58004;top:3389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" filled="f" strokecolor="black [3213]"/>
                <v:line id="Straight Connector 120" o:spid="_x0000_s1110" style="position:absolute;rotation:180;visibility:visible;mso-wrap-style:square" from="5182,34708" to="24321,34814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" strokecolor="black [3213]" strokeweight="2pt"/>
                <v:line id="Straight Connector 121" o:spid="_x0000_s1111" style="position:absolute;rotation:180;visibility:visible;mso-wrap-style:square" from="51267,34750" to="53439,3478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" strokecolor="black [3213]" strokeweight="2pt">
                  <v:shadow on="t" color="black" opacity="24903f" origin=",.5" offset="0,.55556mm"/>
                </v:line>
                <v:line id="Straight Connector 122" o:spid="_x0000_s1112" style="position:absolute;rotation:180;visibility:visible;mso-wrap-style:square" from="78257,34719" to="79766,3478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" strokecolor="black [3213]" strokeweight="2pt">
                  <v:shadow on="t" color="black" opacity="24903f" origin=",.5" offset="0,.55556mm"/>
                </v:line>
                <v:line id="Straight Connector 138" o:spid="_x0000_s1113" style="position:absolute;rotation:180;flip:y;visibility:visible;mso-wrap-style:square" from="86606,34719" to="91838,34719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" strokecolor="black [3213]" strokeweight="2pt"/>
                <v:shape id="AutoShape 84" o:spid="_x0000_s1114" type="#_x0000_t5" style="position:absolute;left:53454;top:3740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" fillcolor="black [3213]" strokecolor="black [3213]"/>
                <v:shape id="AutoShape 84" o:spid="_x0000_s1115" type="#_x0000_t5" style="position:absolute;left:51251;top:31355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" filled="f" strokecolor="black [3213]"/>
                <v:shape id="AutoShape 84" o:spid="_x0000_s1116" type="#_x0000_t5" style="position:absolute;left:33478;top:31355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" filled="f" strokecolor="black [3213]"/>
                <v:shape id="AutoShape 84" o:spid="_x0000_s1117" type="#_x0000_t5" style="position:absolute;left:53439;top:31355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" filled="f" strokecolor="black [3213]"/>
                <v:shape id="AutoShape 84" o:spid="_x0000_s1118" type="#_x0000_t5" style="position:absolute;left:39613;top:3740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" fillcolor="black [3213]" strokecolor="black [3213]"/>
                <v:shape id="AutoShape 84" o:spid="_x0000_s1119" type="#_x0000_t5" style="position:absolute;left:67200;top:3740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" fillcolor="black [3213]" strokecolor="black [3213]"/>
                <v:shape id="AutoShape 84" o:spid="_x0000_s1120" type="#_x0000_t5" style="position:absolute;left:79766;top:3740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" fillcolor="black [3213]" strokecolor="black [3213]"/>
                <v:shape id="AutoShape 84" o:spid="_x0000_s1121" type="#_x0000_t5" style="position:absolute;left:82524;top:37407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" fillcolor="black [3213]" strokecolor="black [3213]"/>
                <v:shape id="AutoShape 84" o:spid="_x0000_s1122" type="#_x0000_t5" style="position:absolute;left:42674;top:37407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" fillcolor="black [3213]" strokecolor="black [3213]"/>
                <v:shape id="AutoShape 84" o:spid="_x0000_s1123" type="#_x0000_t5" style="position:absolute;left:73328;top:3740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" fillcolor="black [3213]" strokecolor="black [3213]"/>
                <v:shape id="AutoShape 84" o:spid="_x0000_s1124" type="#_x0000_t5" style="position:absolute;left:23853;top:3740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" fillcolor="black [3213]" strokecolor="black [3213]"/>
                <v:shape id="AutoShape 84" o:spid="_x0000_s1125" type="#_x0000_t5" style="position:absolute;left:82524;top:38213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" fillcolor="black [3213]" strokecolor="black [3213]"/>
                <v:shape id="AutoShape 84" o:spid="_x0000_s1126" type="#_x0000_t5" style="position:absolute;left:33485;top:30638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" filled="f" strokecolor="black [3213]"/>
                <v:shape id="AutoShape 84" o:spid="_x0000_s1127" type="#_x0000_t5" style="position:absolute;left:33478;top:3740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" fillcolor="black [3213]" strokecolor="black [3213]"/>
                <v:shape id="AutoShape 84" o:spid="_x0000_s1128" type="#_x0000_t5" style="position:absolute;left:67200;top:38213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" fillcolor="black [3213]" strokecolor="black [3213]"/>
                <v:shape id="AutoShape 84" o:spid="_x0000_s1129" type="#_x0000_t5" style="position:absolute;left:61072;top:37407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" fillcolor="black [3213]" strokecolor="black [3213]"/>
                <v:shape id="AutoShape 84" o:spid="_x0000_s1130" type="#_x0000_t5" style="position:absolute;left:61065;top:38213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" fillcolor="black [3213]" strokecolor="black [3213]"/>
                <v:shape id="AutoShape 84" o:spid="_x0000_s1131" type="#_x0000_t5" style="position:absolute;left:79877;top:31355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" filled="f" strokecolor="black [3213]"/>
                <v:shape id="AutoShape 84" o:spid="_x0000_s1132" type="#_x0000_t5" style="position:absolute;left:79893;top:30638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" filled="f" strokecolor="black [3213]"/>
                <v:shape id="AutoShape 84" o:spid="_x0000_s1133" type="#_x0000_t5" style="position:absolute;left:82040;top:38994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" fillcolor="black [3213]" strokecolor="black [3213]"/>
                <v:rect id="Rectangle 159" o:spid="_x0000_s1134" style="position:absolute;left:27413;top:5613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" filled="f" strokecolor="black [3213]"/>
                <v:rect id="Rectangle 160" o:spid="_x0000_s1135" style="position:absolute;left:30480;top:5613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" filled="f" strokecolor="black [3213]"/>
                <v:rect id="Rectangle 161" o:spid="_x0000_s1136" style="position:absolute;left:33541;top:5613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" filled="f" strokecolor="black [3213]"/>
                <v:rect id="Rectangle 162" o:spid="_x0000_s1137" style="position:absolute;left:36609;top:5613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" filled="f" strokecolor="black [3213]"/>
                <v:rect id="Rectangle 163" o:spid="_x0000_s1138" style="position:absolute;left:39676;top:5613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" filled="f" strokecolor="black [3213]"/>
                <v:rect id="Rectangle 164" o:spid="_x0000_s1139" style="position:absolute;left:42737;top:5613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" filled="f" strokecolor="black [3213]"/>
                <v:rect id="Rectangle 16" o:spid="_x0000_s1140" style="position:absolute;left:45804;top:5613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" filled="f" strokecolor="black [3213]"/>
                <v:rect id="Rectangle 17" o:spid="_x0000_s1141" style="position:absolute;left:48872;top:56133;width:245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" filled="f" strokecolor="black [3213]"/>
                <v:rect id="Rectangle 18" o:spid="_x0000_s1142" style="position:absolute;left:53502;top:56133;width:149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" filled="f" strokecolor="black [3213]"/>
                <v:rect id="Rectangle 19" o:spid="_x0000_s1143" style="position:absolute;left:24352;top:5613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" filled="f" strokecolor="black [3213]"/>
                <v:rect id="Rectangle 20" o:spid="_x0000_s1144" style="position:absolute;left:55000;top:5613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" filled="f" strokecolor="black [3213]"/>
                <v:rect id="Rectangle 4" o:spid="_x0000_s1145" style="position:absolute;left:61128;top:5613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" filled="f" strokecolor="black [3213]"/>
                <v:rect id="Rectangle 5" o:spid="_x0000_s1146" style="position:absolute;left:64196;top:5613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" filled="f" strokecolor="black [3213]"/>
                <v:rect id="Rectangle 6" o:spid="_x0000_s1147" style="position:absolute;left:67256;top:5613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" filled="f" strokecolor="black [3213]"/>
                <v:rect id="Rectangle 7" o:spid="_x0000_s1148" style="position:absolute;left:70324;top:5613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" filled="f" strokecolor="black [3213]"/>
                <v:rect id="Rectangle 8" o:spid="_x0000_s1149" style="position:absolute;left:73391;top:5613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" filled="f" strokecolor="black [3213]"/>
                <v:rect id="Rectangle 9" o:spid="_x0000_s1150" style="position:absolute;left:76452;top:56133;width:18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" filled="f" strokecolor="black [3213]"/>
                <v:rect id="Rectangle 16" o:spid="_x0000_s1151" style="position:absolute;left:79829;top:56133;width:275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" filled="f" strokecolor="black [3213]"/>
                <v:rect id="Rectangle 17" o:spid="_x0000_s1152" style="position:absolute;left:82587;top:56133;width:3067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" filled="f" strokecolor="black [3213]"/>
                <v:rect id="Rectangle 18" o:spid="_x0000_s1153" style="position:absolute;left:85648;top:56133;width:1021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" filled="f" strokecolor="black [3213]"/>
                <v:rect id="Rectangle 19" o:spid="_x0000_s1154" style="position:absolute;left:58067;top:56133;width:3068;height:177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" filled="f" strokecolor="black [3213]"/>
                <v:line id="Straight Connector 180" o:spid="_x0000_s1155" style="position:absolute;rotation:180;visibility:visible;mso-wrap-style:square" from="5182,56990" to="24384,57054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" strokecolor="black [3213]" strokeweight="2pt"/>
                <v:line id="Straight Connector 181" o:spid="_x0000_s1156" style="position:absolute;rotation:180;visibility:visible;mso-wrap-style:square" from="51330,56990" to="53502,5702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" strokecolor="black [3213]" strokeweight="2pt">
                  <v:shadow on="t" color="black" opacity="24903f" origin=",.5" offset="0,.55556mm"/>
                </v:line>
                <v:line id="Straight Connector 182" o:spid="_x0000_s1157" style="position:absolute;rotation:180;visibility:visible;mso-wrap-style:square" from="78320,56959" to="79829,5702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" strokecolor="black [3213]" strokeweight="2pt">
                  <v:shadow on="t" color="black" opacity="24903f" origin=",.5" offset="0,.55556mm"/>
                </v:line>
                <v:line id="Straight Connector 198" o:spid="_x0000_s1158" style="position:absolute;rotation:180;flip:y;visibility:visible;mso-wrap-style:square" from="86669,56959" to="91901,56959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" strokecolor="black [3213]" strokeweight="2pt"/>
                <v:shape id="AutoShape 84" o:spid="_x0000_s1159" type="#_x0000_t5" style="position:absolute;left:26924;top:5964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" fillcolor="black [3213]" strokecolor="black [3213]"/>
                <v:shape id="AutoShape 84" o:spid="_x0000_s1160" type="#_x0000_t5" style="position:absolute;left:55000;top:53595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" filled="f" strokecolor="black [3213]"/>
                <v:shape id="AutoShape 84" o:spid="_x0000_s1161" type="#_x0000_t5" style="position:absolute;left:70324;top:53595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" filled="f" strokecolor="black [3213]"/>
                <v:shape id="AutoShape 84" o:spid="_x0000_s1162" type="#_x0000_t5" style="position:absolute;left:73391;top:53595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" filled="f" strokecolor="black [3213]"/>
                <v:shape id="AutoShape 84" o:spid="_x0000_s1163" type="#_x0000_t5" style="position:absolute;left:79940;top:53595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" filled="f" strokecolor="black [3213]"/>
                <v:shape id="AutoShape 84" o:spid="_x0000_s1164" type="#_x0000_t5" style="position:absolute;left:79940;top:52878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" filled="f" strokecolor="black [3213]"/>
                <v:shape id="AutoShape 84" o:spid="_x0000_s1165" type="#_x0000_t5" style="position:absolute;left:82587;top:53595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" filled="f" strokecolor="black [3213]"/>
                <v:shape id="AutoShape 84" o:spid="_x0000_s1166" type="#_x0000_t5" style="position:absolute;left:33548;top:5964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" fillcolor="black [3213]" strokecolor="black [3213]"/>
                <v:shape id="AutoShape 84" o:spid="_x0000_s1167" type="#_x0000_t5" style="position:absolute;left:33541;top:60453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" fillcolor="black [3213]" strokecolor="black [3213]"/>
                <v:shape id="AutoShape 84" o:spid="_x0000_s1168" type="#_x0000_t5" style="position:absolute;left:36609;top:59647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" fillcolor="black [3213]" strokecolor="black [3213]"/>
                <v:shape id="AutoShape 84" o:spid="_x0000_s1169" type="#_x0000_t5" style="position:absolute;left:42743;top:5964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" fillcolor="black [3213]" strokecolor="black [3213]"/>
                <v:shape id="AutoShape 84" o:spid="_x0000_s1170" type="#_x0000_t5" style="position:absolute;left:48872;top:59647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" fillcolor="black [3213]" strokecolor="black [3213]"/>
                <v:shape id="AutoShape 84" o:spid="_x0000_s1171" type="#_x0000_t5" style="position:absolute;left:48872;top:60453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" fillcolor="black [3213]" strokecolor="black [3213]"/>
                <v:shape id="AutoShape 84" o:spid="_x0000_s1172" type="#_x0000_t5" style="position:absolute;left:55000;top:5964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" fillcolor="black [3213]" strokecolor="black [3213]"/>
                <v:shape id="AutoShape 84" o:spid="_x0000_s1173" type="#_x0000_t5" style="position:absolute;left:64196;top:59647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" fillcolor="black [3213]" strokecolor="black [3213]"/>
                <v:shape id="AutoShape 84" o:spid="_x0000_s1174" type="#_x0000_t5" style="position:absolute;left:64196;top:60453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" fillcolor="black [3213]" strokecolor="black [3213]"/>
                <v:shape id="AutoShape 84" o:spid="_x0000_s1175" type="#_x0000_t5" style="position:absolute;left:67263;top:5964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" fillcolor="black [3213]" strokecolor="black [3213]"/>
                <v:shape id="AutoShape 84" o:spid="_x0000_s1176" type="#_x0000_t5" style="position:absolute;left:67263;top:60453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" fillcolor="black [3213]" strokecolor="black [3213]"/>
                <v:shape id="AutoShape 84" o:spid="_x0000_s1177" type="#_x0000_t5" style="position:absolute;left:67263;top:61260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" fillcolor="black [3213]" strokecolor="black [3213]"/>
                <v:shape id="AutoShape 84" o:spid="_x0000_s1178" type="#_x0000_t5" style="position:absolute;left:76459;top:59647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" fillcolor="black [3213]" strokecolor="black [3213]"/>
                <v:shape id="AutoShape 84" o:spid="_x0000_s1179" type="#_x0000_t5" style="position:absolute;left:24352;top:53595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" filled="f" strokecolor="black [3213]"/>
                <v:shape id="AutoShape 84" o:spid="_x0000_s1180" type="#_x0000_t5" style="position:absolute;left:30480;top:59647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" fillcolor="black [3213]" strokecolor="black [3213]"/>
                <v:shape id="AutoShape 84" o:spid="_x0000_s1181" type="#_x0000_t5" style="position:absolute;left:30480;top:60415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" fillcolor="black [3213]" strokecolor="black [3213]"/>
                <v:shape id="AutoShape 84" o:spid="_x0000_s1182" type="#_x0000_t5" style="position:absolute;left:30480;top:53595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" filled="f" strokecolor="black [3213]"/>
                <v:shape id="AutoShape 84" o:spid="_x0000_s1183" type="#_x0000_t5" style="position:absolute;left:33548;top:61260;width:967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" fillcolor="black [3213]" strokecolor="black [3213]"/>
                <v:shape id="AutoShape 84" o:spid="_x0000_s1184" type="#_x0000_t5" style="position:absolute;left:33548;top:53595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" filled="f" strokecolor="black [3213]"/>
                <v:shape id="AutoShape 84" o:spid="_x0000_s1185" type="#_x0000_t5" style="position:absolute;left:42737;top:60453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" fillcolor="black [3213]" strokecolor="black [3213]"/>
                <v:shape id="AutoShape 84" o:spid="_x0000_s1186" type="#_x0000_t5" style="position:absolute;left:54580;top:60453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" fillcolor="black [3213]" strokecolor="black [3213]"/>
                <v:shape id="AutoShape 84" o:spid="_x0000_s1187" type="#_x0000_t5" style="position:absolute;left:48872;top:61260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" fillcolor="black [3213]" strokecolor="black [3213]"/>
                <v:shape id="AutoShape 84" o:spid="_x0000_s1188" type="#_x0000_t5" style="position:absolute;left:48872;top:62066;width:966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" fillcolor="black [3213]" strokecolor="black [3213]"/>
                <v:shape id="AutoShape 84" o:spid="_x0000_s1189" type="#_x0000_t5" style="position:absolute;left:61135;top:59647;width:966;height:717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" fillcolor="black [3213]" strokecolor="black [3213]"/>
                <v:shape id="AutoShape 84" o:spid="_x0000_s1190" type="#_x0000_t5" style="position:absolute;left:61128;top:60453;width:967;height:718;visibility:visible;mso-wrap-style:non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" fillcolor="black [3213]" strokecolor="black [3213]"/>
                <v:shape id="TextBox 231" o:spid="_x0000_s1191" type="#_x0000_t202" style="position:absolute;left:3629;top:26920;width:19214;height:5118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" filled="f" stroked="f">
                  <v:textbox>
                    <w:txbxContent>
                      <w:p w14:paraId="59B7AC07" w14:textId="77777777" w:rsidR="00E116D5" w:rsidRDefault="00E116D5" w:rsidP="00D72ED4">
                        <w:proofErr w:type="spellStart"/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Ar</w:t>
                        </w:r>
                        <w:proofErr w:type="spellEnd"/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-ion</w:t>
                        </w:r>
                      </w:p>
                    </w:txbxContent>
                  </v:textbox>
                </v:shape>
                <v:shape id="TextBox 232" o:spid="_x0000_s1192" type="#_x0000_t202" style="position:absolute;left:3629;top:49589;width:19214;height:5118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" filled="f" stroked="f">
                  <v:textbox>
                    <w:txbxContent>
                      <w:p w14:paraId="5F27B3A4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Fe-ion</w:t>
                        </w:r>
                      </w:p>
                    </w:txbxContent>
                  </v:textbox>
                </v:shape>
                <v:shape id="Text Box 22" o:spid="_x0000_s1193" type="#_x0000_t202" style="position:absolute;left:7844;top:31113;width:6394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" filled="f" stroked="f">
                  <v:textbox>
                    <w:txbxContent>
                      <w:p w14:paraId="1BF6135A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-461</w:t>
                        </w:r>
                      </w:p>
                    </w:txbxContent>
                  </v:textbox>
                </v:shape>
                <v:shape id="Text Box 22" o:spid="_x0000_s1194" type="#_x0000_t202" style="position:absolute;left:23329;top:30936;width:6404;height:5274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" filled="f" stroked="f">
                  <v:textbox>
                    <w:txbxContent>
                      <w:p w14:paraId="2493BD6A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1</w:t>
                        </w:r>
                      </w:p>
                    </w:txbxContent>
                  </v:textbox>
                </v:shape>
                <v:shape id="Text Box 22" o:spid="_x0000_s1195" type="#_x0000_t202" style="position:absolute;left:48327;top:31113;width:6394;height:5274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" filled="f" stroked="f">
                  <v:textbox>
                    <w:txbxContent>
                      <w:p w14:paraId="05D29AD1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886</w:t>
                        </w:r>
                      </w:p>
                    </w:txbxContent>
                  </v:textbox>
                </v:shape>
                <v:shape id="Text Box 22" o:spid="_x0000_s1196" type="#_x0000_t202" style="position:absolute;left:51442;top:34705;width:6394;height:5273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" filled="f" stroked="f">
                  <v:textbox>
                    <w:txbxContent>
                      <w:p w14:paraId="79B95B7F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954</w:t>
                        </w:r>
                      </w:p>
                    </w:txbxContent>
                  </v:textbox>
                </v:shape>
                <v:shape id="Text Box 22" o:spid="_x0000_s1197" type="#_x0000_t202" style="position:absolute;left:74250;top:34705;width:6405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" filled="f" stroked="f">
                  <v:textbox>
                    <w:txbxContent>
                      <w:p w14:paraId="06313B87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1759</w:t>
                        </w:r>
                      </w:p>
                    </w:txbxContent>
                  </v:textbox>
                </v:shape>
                <v:shape id="Text Box 22" o:spid="_x0000_s1198" type="#_x0000_t202" style="position:absolute;left:77605;top:31113;width:6404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" filled="f" stroked="f">
                  <v:textbox>
                    <w:txbxContent>
                      <w:p w14:paraId="16508A15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1817</w:t>
                        </w:r>
                      </w:p>
                    </w:txbxContent>
                  </v:textbox>
                </v:shape>
                <v:shape id="Text Box 22" o:spid="_x0000_s1199" type="#_x0000_t202" style="position:absolute;left:83947;top:31113;width:6405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" filled="f" stroked="f">
                  <v:textbox>
                    <w:txbxContent>
                      <w:p w14:paraId="3CF5D7A9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2026</w:t>
                        </w:r>
                      </w:p>
                    </w:txbxContent>
                  </v:textbox>
                </v:shape>
                <v:shape id="Text Box 22" o:spid="_x0000_s1200" type="#_x0000_t202" style="position:absolute;left:7919;top:53461;width:6394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" filled="f" stroked="f">
                  <v:textbox>
                    <w:txbxContent>
                      <w:p w14:paraId="669FABC5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-461</w:t>
                        </w:r>
                      </w:p>
                    </w:txbxContent>
                  </v:textbox>
                </v:shape>
                <v:shape id="Text Box 22" o:spid="_x0000_s1201" type="#_x0000_t202" style="position:absolute;left:23404;top:53461;width:6394;height:5273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" filled="f" stroked="f">
                  <v:textbox>
                    <w:txbxContent>
                      <w:p w14:paraId="521F54F0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1</w:t>
                        </w:r>
                      </w:p>
                    </w:txbxContent>
                  </v:textbox>
                </v:shape>
                <v:shape id="Text Box 22" o:spid="_x0000_s1202" type="#_x0000_t202" style="position:absolute;left:48402;top:53461;width:6394;height:5273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" filled="f" stroked="f">
                  <v:textbox>
                    <w:txbxContent>
                      <w:p w14:paraId="02AEDC3F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886</w:t>
                        </w:r>
                      </w:p>
                    </w:txbxContent>
                  </v:textbox>
                </v:shape>
                <v:shape id="Text Box 22" o:spid="_x0000_s1203" type="#_x0000_t202" style="position:absolute;left:51517;top:57044;width:6394;height:5273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" filled="f" stroked="f">
                  <v:textbox>
                    <w:txbxContent>
                      <w:p w14:paraId="106E9168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954</w:t>
                        </w:r>
                      </w:p>
                    </w:txbxContent>
                  </v:textbox>
                </v:shape>
                <v:shape id="Text Box 22" o:spid="_x0000_s1204" type="#_x0000_t202" style="position:absolute;left:74325;top:57048;width:6405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" filled="f" stroked="f">
                  <v:textbox>
                    <w:txbxContent>
                      <w:p w14:paraId="5EC1EFA7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1759</w:t>
                        </w:r>
                      </w:p>
                    </w:txbxContent>
                  </v:textbox>
                </v:shape>
                <v:shape id="Text Box 22" o:spid="_x0000_s1205" type="#_x0000_t202" style="position:absolute;left:77679;top:53464;width:6405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" filled="f" stroked="f">
                  <v:textbox>
                    <w:txbxContent>
                      <w:p w14:paraId="00D69A7B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1817</w:t>
                        </w:r>
                      </w:p>
                    </w:txbxContent>
                  </v:textbox>
                </v:shape>
                <v:shape id="Text Box 22" o:spid="_x0000_s1206" type="#_x0000_t202" style="position:absolute;left:84022;top:53464;width:6405;height:889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" filled="f" stroked="f">
                  <v:textbox>
                    <w:txbxContent>
                      <w:p w14:paraId="144E672C" w14:textId="77777777" w:rsidR="00E116D5" w:rsidRDefault="00E116D5" w:rsidP="00D72ED4">
                        <w:r>
                          <w:rPr>
                            <w:rFonts w:ascii="Helvetica" w:hAnsi="Helvetica" w:cs="Helvetica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2026</w:t>
                        </w:r>
                      </w:p>
                    </w:txbxContent>
                  </v:textbox>
                </v:shape>
                <v:line id="Straight Connector 254" o:spid="_x0000_s1207" style="position:absolute;rotation:90;flip:y;visibility:visible;mso-wrap-style:square" from="9870,34228" to="10799,3426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" strokeweight="2pt">
                  <v:shadow on="t" color="black" opacity="24903f" origin=",.5" offset="0,.55556mm"/>
                </v:line>
                <v:line id="Straight Connector 255" o:spid="_x0000_s1208" style="position:absolute;rotation:90;flip:y;visibility:visible;mso-wrap-style:square" from="9839,56510" to="10768,5654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" strokeweight="2pt">
                  <v:shadow on="t" color="black" opacity="24903f" origin=",.5" offset="0,.55556mm"/>
                </v:line>
                <w10:anchorlock/>
              </v:group>
            </w:pict>
          </mc:Fallback>
        </mc:AlternateContent>
      </w:r>
    </w:p>
    <w:p w14:paraId="29D5CB8A" w14:textId="66C6B07D" w:rsidR="001D75E1" w:rsidRPr="005E2DCD" w:rsidRDefault="00A9534B" w:rsidP="00A9534B">
      <w:pPr>
        <w:spacing w:line="480" w:lineRule="auto"/>
      </w:pPr>
      <w:r w:rsidRPr="005E2DCD">
        <w:t>F</w:t>
      </w:r>
      <w:r w:rsidR="00D40D99">
        <w:t>igure</w:t>
      </w:r>
      <w:r w:rsidRPr="005E2DCD">
        <w:t xml:space="preserve"> S</w:t>
      </w:r>
      <w:r w:rsidR="00647E43" w:rsidRPr="005E2DCD">
        <w:rPr>
          <w:rFonts w:hint="eastAsia"/>
        </w:rPr>
        <w:t>4</w:t>
      </w:r>
      <w:r w:rsidRPr="005E2DCD">
        <w:t>.</w:t>
      </w:r>
      <w:r w:rsidR="00D40D99">
        <w:t xml:space="preserve"> </w:t>
      </w:r>
      <w:r w:rsidR="00F13CFC" w:rsidRPr="005E2DCD">
        <w:t>Graphical image of m</w:t>
      </w:r>
      <w:r w:rsidRPr="005E2DCD">
        <w:t xml:space="preserve">utation </w:t>
      </w:r>
      <w:r w:rsidR="00F13CFC" w:rsidRPr="005E2DCD">
        <w:t xml:space="preserve">types and sites </w:t>
      </w:r>
      <w:r w:rsidRPr="005E2DCD">
        <w:t xml:space="preserve">induced by high-LET ion beams and X-ray irradiation in </w:t>
      </w:r>
      <w:r w:rsidRPr="005E2DCD">
        <w:rPr>
          <w:i/>
        </w:rPr>
        <w:t xml:space="preserve">N. </w:t>
      </w:r>
      <w:proofErr w:type="spellStart"/>
      <w:r w:rsidRPr="005E2DCD">
        <w:rPr>
          <w:i/>
        </w:rPr>
        <w:t>crassa</w:t>
      </w:r>
      <w:proofErr w:type="spellEnd"/>
      <w:r w:rsidR="00F13CFC" w:rsidRPr="005E2DCD">
        <w:rPr>
          <w:i/>
        </w:rPr>
        <w:t>.</w:t>
      </w:r>
      <w:r w:rsidRPr="005E2DCD">
        <w:rPr>
          <w:i/>
        </w:rPr>
        <w:t xml:space="preserve"> </w:t>
      </w:r>
      <w:r w:rsidRPr="005E2DCD">
        <w:t xml:space="preserve">Numbers </w:t>
      </w:r>
      <w:r w:rsidR="00F13CFC" w:rsidRPr="005E2DCD">
        <w:t xml:space="preserve">indicate </w:t>
      </w:r>
      <w:r w:rsidRPr="005E2DCD">
        <w:t>nucleotide position</w:t>
      </w:r>
      <w:r w:rsidR="00854D83" w:rsidRPr="005E2DCD">
        <w:t>s</w:t>
      </w:r>
      <w:r w:rsidR="00B96483" w:rsidRPr="005E2DCD">
        <w:t xml:space="preserve"> with </w:t>
      </w:r>
      <w:r w:rsidR="00DC3F5B" w:rsidRPr="005E2DCD">
        <w:t>“</w:t>
      </w:r>
      <w:r w:rsidR="001D75E1" w:rsidRPr="005E2DCD">
        <w:t>1</w:t>
      </w:r>
      <w:r w:rsidR="00DC3F5B" w:rsidRPr="005E2DCD">
        <w:t>”</w:t>
      </w:r>
      <w:r w:rsidR="001D75E1" w:rsidRPr="005E2DCD">
        <w:t xml:space="preserve"> for </w:t>
      </w:r>
      <w:r w:rsidR="00B96483" w:rsidRPr="005E2DCD">
        <w:t xml:space="preserve">the </w:t>
      </w:r>
      <w:r w:rsidR="00F13CFC" w:rsidRPr="005E2DCD">
        <w:t xml:space="preserve">coding sequence </w:t>
      </w:r>
      <w:r w:rsidR="00B96483" w:rsidRPr="005E2DCD">
        <w:t xml:space="preserve">start site of </w:t>
      </w:r>
      <w:r w:rsidR="001D75E1" w:rsidRPr="005E2DCD">
        <w:t xml:space="preserve">the </w:t>
      </w:r>
      <w:r w:rsidR="001D75E1" w:rsidRPr="005E2DCD">
        <w:rPr>
          <w:i/>
        </w:rPr>
        <w:t xml:space="preserve">ad-3B </w:t>
      </w:r>
      <w:r w:rsidR="001D75E1" w:rsidRPr="005E2DCD">
        <w:t xml:space="preserve">gene. </w:t>
      </w:r>
      <w:r w:rsidRPr="005E2DCD">
        <w:t xml:space="preserve">Open boxes represent </w:t>
      </w:r>
      <w:r w:rsidR="00B96483" w:rsidRPr="005E2DCD">
        <w:t>100-bp spans</w:t>
      </w:r>
      <w:r w:rsidR="001D75E1" w:rsidRPr="005E2DCD">
        <w:t xml:space="preserve">. </w:t>
      </w:r>
      <w:r w:rsidR="00CB5DFC" w:rsidRPr="005E2DCD">
        <w:t>Base substitutions (o</w:t>
      </w:r>
      <w:r w:rsidRPr="005E2DCD">
        <w:t>pen triangles</w:t>
      </w:r>
      <w:r w:rsidR="00CB5DFC" w:rsidRPr="005E2DCD">
        <w:t xml:space="preserve">) and deletions/insertions </w:t>
      </w:r>
      <w:r w:rsidR="001D75E1" w:rsidRPr="005E2DCD">
        <w:t>(</w:t>
      </w:r>
      <w:r w:rsidRPr="005E2DCD">
        <w:t>close triangles</w:t>
      </w:r>
      <w:r w:rsidR="001D75E1" w:rsidRPr="005E2DCD">
        <w:t xml:space="preserve">) are represented </w:t>
      </w:r>
      <w:r w:rsidR="00B96483" w:rsidRPr="005E2DCD">
        <w:t>above and below the</w:t>
      </w:r>
      <w:r w:rsidR="001D75E1" w:rsidRPr="005E2DCD">
        <w:t xml:space="preserve"> solid line, respectively.</w:t>
      </w:r>
    </w:p>
    <w:p w14:paraId="09EE2AA7" w14:textId="77777777" w:rsidR="001D75E1" w:rsidRPr="005E2DCD" w:rsidRDefault="001D75E1">
      <w:pPr>
        <w:widowControl/>
        <w:jc w:val="left"/>
      </w:pPr>
      <w:r w:rsidRPr="005E2DCD">
        <w:br w:type="page"/>
      </w:r>
    </w:p>
    <w:p w14:paraId="10E70104" w14:textId="13EA480B" w:rsidR="00366029" w:rsidRPr="005E2DCD" w:rsidRDefault="00366029" w:rsidP="00366029">
      <w:pPr>
        <w:spacing w:line="480" w:lineRule="auto"/>
      </w:pPr>
      <w:r w:rsidRPr="005E2DCD">
        <w:lastRenderedPageBreak/>
        <w:t>F</w:t>
      </w:r>
      <w:r w:rsidR="005453FF">
        <w:t>igure</w:t>
      </w:r>
      <w:r w:rsidRPr="005E2DCD">
        <w:t xml:space="preserve"> S</w:t>
      </w:r>
      <w:r w:rsidR="00647E43" w:rsidRPr="005E2DCD">
        <w:rPr>
          <w:rFonts w:hint="eastAsia"/>
        </w:rPr>
        <w:t>5</w:t>
      </w:r>
      <w:r w:rsidRPr="005E2DCD">
        <w:t>.</w:t>
      </w:r>
    </w:p>
    <w:p w14:paraId="091EC0B6" w14:textId="77777777" w:rsidR="00366029" w:rsidRPr="005E2DCD" w:rsidRDefault="00366029" w:rsidP="00986477">
      <w:pPr>
        <w:ind w:right="79"/>
      </w:pPr>
      <w:r w:rsidRPr="005E2DCD">
        <w:rPr>
          <w:b/>
          <w:noProof/>
        </w:rPr>
        <w:drawing>
          <wp:inline distT="0" distB="0" distL="0" distR="0" wp14:anchorId="3BE5FBB1" wp14:editId="00F58614">
            <wp:extent cx="4806697" cy="4064000"/>
            <wp:effectExtent l="0" t="0" r="0" b="0"/>
            <wp:docPr id="5" name="C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7BD3B9D0" w14:textId="6447CD2C" w:rsidR="00A9534B" w:rsidRDefault="00A9534B" w:rsidP="00A9534B">
      <w:pPr>
        <w:spacing w:line="480" w:lineRule="auto"/>
        <w:ind w:right="-631"/>
      </w:pPr>
      <w:r w:rsidRPr="005E2DCD">
        <w:t>F</w:t>
      </w:r>
      <w:r w:rsidR="005453FF">
        <w:t>igure</w:t>
      </w:r>
      <w:r w:rsidRPr="005E2DCD">
        <w:t xml:space="preserve"> S</w:t>
      </w:r>
      <w:r w:rsidR="00647E43" w:rsidRPr="005E2DCD">
        <w:rPr>
          <w:rFonts w:hint="eastAsia"/>
        </w:rPr>
        <w:t>5</w:t>
      </w:r>
      <w:r w:rsidR="00974DCA" w:rsidRPr="005E2DCD">
        <w:t>.</w:t>
      </w:r>
      <w:r w:rsidR="00974DCA">
        <w:t xml:space="preserve"> </w:t>
      </w:r>
      <w:r w:rsidRPr="005E2DCD">
        <w:t xml:space="preserve">Mutation frequency as </w:t>
      </w:r>
      <w:r w:rsidR="00B96483" w:rsidRPr="005E2DCD">
        <w:t xml:space="preserve">measured </w:t>
      </w:r>
      <w:bookmarkStart w:id="3" w:name="_GoBack"/>
      <w:bookmarkEnd w:id="3"/>
      <w:r w:rsidR="00B96483" w:rsidRPr="005E2DCD">
        <w:t xml:space="preserve">by </w:t>
      </w:r>
      <w:r w:rsidRPr="005E2DCD">
        <w:t>forward mut</w:t>
      </w:r>
      <w:r w:rsidR="00BC652E">
        <w:t>a</w:t>
      </w:r>
      <w:r w:rsidRPr="005E2DCD">
        <w:t>tion</w:t>
      </w:r>
      <w:r w:rsidR="00854D83" w:rsidRPr="005E2DCD">
        <w:t>s</w:t>
      </w:r>
      <w:r w:rsidRPr="005E2DCD">
        <w:t xml:space="preserve"> at the </w:t>
      </w:r>
      <w:r w:rsidRPr="005E2DCD">
        <w:rPr>
          <w:i/>
        </w:rPr>
        <w:t>ad-3</w:t>
      </w:r>
      <w:r w:rsidRPr="005E2DCD">
        <w:t xml:space="preserve"> loc</w:t>
      </w:r>
      <w:r w:rsidR="00BC652E">
        <w:t>i</w:t>
      </w:r>
      <w:r w:rsidR="00B96483" w:rsidRPr="005E2DCD">
        <w:t xml:space="preserve"> for</w:t>
      </w:r>
      <w:r w:rsidR="00BC652E">
        <w:t xml:space="preserve"> </w:t>
      </w:r>
      <w:r w:rsidRPr="005E2DCD">
        <w:t>wild</w:t>
      </w:r>
      <w:r w:rsidR="00854D83" w:rsidRPr="005E2DCD">
        <w:t>-</w:t>
      </w:r>
      <w:r w:rsidRPr="005E2DCD">
        <w:t xml:space="preserve">type (closed circles), </w:t>
      </w:r>
      <w:r w:rsidRPr="005E2DCD">
        <w:rPr>
          <w:i/>
        </w:rPr>
        <w:t>mus-52</w:t>
      </w:r>
      <w:r w:rsidRPr="005E2DCD">
        <w:t xml:space="preserve"> (closed squares)</w:t>
      </w:r>
      <w:r w:rsidR="00B96483" w:rsidRPr="005E2DCD">
        <w:t>,</w:t>
      </w:r>
      <w:r w:rsidRPr="005E2DCD">
        <w:t xml:space="preserve"> and </w:t>
      </w:r>
      <w:r w:rsidRPr="005E2DCD">
        <w:rPr>
          <w:i/>
        </w:rPr>
        <w:t>mei-3</w:t>
      </w:r>
      <w:r w:rsidRPr="005E2DCD">
        <w:t xml:space="preserve"> (open triangles) </w:t>
      </w:r>
      <w:r w:rsidR="00854D83" w:rsidRPr="005E2DCD">
        <w:t xml:space="preserve">strains </w:t>
      </w:r>
      <w:r w:rsidR="00B96483" w:rsidRPr="005E2DCD">
        <w:t xml:space="preserve">following </w:t>
      </w:r>
      <w:r w:rsidRPr="005E2DCD">
        <w:t xml:space="preserve">C-ion beam </w:t>
      </w:r>
      <w:r w:rsidR="00B96483" w:rsidRPr="005E2DCD">
        <w:t>irradiation</w:t>
      </w:r>
      <w:r w:rsidRPr="005E2DCD">
        <w:t>. Bars indicate standard error calculated from three independent irradiations.</w:t>
      </w:r>
      <w:r w:rsidR="00731089" w:rsidRPr="005E2DCD">
        <w:t xml:space="preserve"> This figure is reprinted from </w:t>
      </w:r>
      <w:r w:rsidR="005E2DCD" w:rsidRPr="005E2DCD">
        <w:rPr>
          <w:rFonts w:eastAsiaTheme="minorEastAsia"/>
        </w:rPr>
        <w:fldChar w:fldCharType="begin">
          <w:fldData xml:space="preserve">PEVuZE5vdGU+PENpdGU+PEF1dGhvcj5NYTwvQXV0aG9yPjxZZWFyPjIwMTM8L1llYXI+PFJlY051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</w:fldData>
        </w:fldChar>
      </w:r>
      <w:r w:rsidR="005E2DCD" w:rsidRPr="005E2DCD">
        <w:rPr>
          <w:rFonts w:eastAsiaTheme="minorEastAsia"/>
        </w:rPr>
        <w:instrText xml:space="preserve"> ADDIN EN.CITE </w:instrText>
      </w:r>
      <w:r w:rsidR="005E2DCD" w:rsidRPr="005E2DCD">
        <w:rPr>
          <w:rFonts w:eastAsiaTheme="minorEastAsia"/>
        </w:rPr>
        <w:fldChar w:fldCharType="begin">
          <w:fldData xml:space="preserve">PEVuZE5vdGU+PENpdGU+PEF1dGhvcj5NYTwvQXV0aG9yPjxZZWFyPjIwMTM8L1llYXI+PFJlY051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</w:fldData>
        </w:fldChar>
      </w:r>
      <w:r w:rsidR="005E2DCD" w:rsidRPr="005E2DCD">
        <w:rPr>
          <w:rFonts w:eastAsiaTheme="minorEastAsia"/>
        </w:rPr>
        <w:instrText xml:space="preserve"> ADDIN EN.CITE.DATA </w:instrText>
      </w:r>
      <w:r w:rsidR="005E2DCD" w:rsidRPr="005E2DCD">
        <w:rPr>
          <w:rFonts w:eastAsiaTheme="minorEastAsia"/>
        </w:rPr>
      </w:r>
      <w:r w:rsidR="005E2DCD" w:rsidRPr="005E2DCD">
        <w:rPr>
          <w:rFonts w:eastAsiaTheme="minorEastAsia"/>
        </w:rPr>
        <w:fldChar w:fldCharType="end"/>
      </w:r>
      <w:r w:rsidR="005E2DCD" w:rsidRPr="005E2DCD">
        <w:rPr>
          <w:rFonts w:eastAsiaTheme="minorEastAsia"/>
        </w:rPr>
      </w:r>
      <w:r w:rsidR="005E2DCD" w:rsidRPr="005E2DCD">
        <w:rPr>
          <w:rFonts w:eastAsiaTheme="minorEastAsia"/>
        </w:rPr>
        <w:fldChar w:fldCharType="separate"/>
      </w:r>
      <w:r w:rsidR="005E2DCD" w:rsidRPr="005E2DCD">
        <w:rPr>
          <w:rFonts w:eastAsiaTheme="minorEastAsia"/>
          <w:noProof/>
        </w:rPr>
        <w:t xml:space="preserve">(Ma </w:t>
      </w:r>
      <w:r w:rsidR="005E2DCD" w:rsidRPr="005E2DCD">
        <w:rPr>
          <w:rFonts w:eastAsiaTheme="minorEastAsia"/>
          <w:i/>
          <w:noProof/>
        </w:rPr>
        <w:t>et al</w:t>
      </w:r>
      <w:r w:rsidR="005E2DCD" w:rsidRPr="005E2DCD">
        <w:rPr>
          <w:rFonts w:eastAsiaTheme="minorEastAsia"/>
          <w:noProof/>
        </w:rPr>
        <w:t>. 2013)</w:t>
      </w:r>
      <w:r w:rsidR="005E2DCD" w:rsidRPr="005E2DCD">
        <w:rPr>
          <w:rFonts w:eastAsiaTheme="minorEastAsia"/>
        </w:rPr>
        <w:fldChar w:fldCharType="end"/>
      </w:r>
      <w:r w:rsidR="00731089" w:rsidRPr="005E2DCD">
        <w:t xml:space="preserve"> with permission from Elsevier.</w:t>
      </w:r>
    </w:p>
    <w:p w14:paraId="048C6D82" w14:textId="77777777" w:rsidR="00A9534B" w:rsidRPr="00A9534B" w:rsidRDefault="00A9534B" w:rsidP="00986477">
      <w:pPr>
        <w:ind w:right="79"/>
      </w:pPr>
    </w:p>
    <w:sectPr w:rsidR="00A9534B" w:rsidRPr="00A9534B" w:rsidSect="009B76D6">
      <w:footerReference w:type="even" r:id="rId12"/>
      <w:footerReference w:type="default" r:id="rId13"/>
      <w:pgSz w:w="11906" w:h="16838"/>
      <w:pgMar w:top="1418" w:right="1701" w:bottom="1418" w:left="1701" w:header="851" w:footer="992" w:gutter="0"/>
      <w:pgNumType w:start="1"/>
      <w:cols w:space="425"/>
      <w:docGrid w:type="linesAndChars" w:linePitch="349" w:charSpace="184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7B2545" w14:textId="77777777" w:rsidR="004275AC" w:rsidRDefault="004275AC" w:rsidP="005773C4">
      <w:r>
        <w:separator/>
      </w:r>
    </w:p>
  </w:endnote>
  <w:endnote w:type="continuationSeparator" w:id="0">
    <w:p w14:paraId="2A9D48DE" w14:textId="77777777" w:rsidR="004275AC" w:rsidRDefault="004275AC" w:rsidP="005773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ＭＳ Ｐ明朝">
    <w:panose1 w:val="02020600040205080304"/>
    <w:charset w:val="80"/>
    <w:family w:val="roman"/>
    <w:pitch w:val="variable"/>
    <w:sig w:usb0="E00002FF" w:usb1="6AC7FDFB" w:usb2="08000012" w:usb3="00000000" w:csb0="0002009F" w:csb1="00000000"/>
  </w:font>
  <w:font w:name="Osaka">
    <w:panose1 w:val="020B0600000000000000"/>
    <w:charset w:val="80"/>
    <w:family w:val="swiss"/>
    <w:pitch w:val="variable"/>
    <w:sig w:usb0="00000007" w:usb1="08070000" w:usb2="00000010" w:usb3="00000000" w:csb0="00020093" w:csb1="00000000"/>
  </w:font>
  <w:font w:name="ヒラギノ角ゴ Pro W3">
    <w:altName w:val="游ゴシック"/>
    <w:panose1 w:val="020B0300000000000000"/>
    <w:charset w:val="80"/>
    <w:family w:val="swiss"/>
    <w:pitch w:val="variable"/>
    <w:sig w:usb0="E00002FF" w:usb1="7AC7FFFF" w:usb2="00000012" w:usb3="00000000" w:csb0="0002000D" w:csb1="00000000"/>
  </w:font>
  <w:font w:name="ＭＳ 明朝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719D70" w14:textId="77777777" w:rsidR="00E116D5" w:rsidRDefault="00E116D5" w:rsidP="00255F07">
    <w:pPr>
      <w:pStyle w:val="a6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end"/>
    </w:r>
  </w:p>
  <w:p w14:paraId="04B1A3AA" w14:textId="77777777" w:rsidR="00E116D5" w:rsidRDefault="00E116D5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CE765A" w14:textId="77777777" w:rsidR="00E116D5" w:rsidRDefault="00E116D5" w:rsidP="00255F07">
    <w:pPr>
      <w:pStyle w:val="a6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separate"/>
    </w:r>
    <w:r>
      <w:rPr>
        <w:rStyle w:val="a8"/>
        <w:noProof/>
      </w:rPr>
      <w:t>5</w:t>
    </w:r>
    <w:r>
      <w:rPr>
        <w:rStyle w:val="a8"/>
      </w:rPr>
      <w:fldChar w:fldCharType="end"/>
    </w:r>
  </w:p>
  <w:p w14:paraId="159F27F3" w14:textId="77777777" w:rsidR="00E116D5" w:rsidRDefault="00E116D5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0E7827" w14:textId="77777777" w:rsidR="004275AC" w:rsidRDefault="004275AC" w:rsidP="005773C4">
      <w:r>
        <w:separator/>
      </w:r>
    </w:p>
  </w:footnote>
  <w:footnote w:type="continuationSeparator" w:id="0">
    <w:p w14:paraId="4D18E45A" w14:textId="77777777" w:rsidR="004275AC" w:rsidRDefault="004275AC" w:rsidP="005773C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A2B77A1"/>
    <w:multiLevelType w:val="hybridMultilevel"/>
    <w:tmpl w:val="4F527D10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960" w:hanging="48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400" w:hanging="48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840" w:hanging="48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320" w:hanging="48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3"/>
  <w:embedSystemFonts/>
  <w:bordersDoNotSurroundHeader/>
  <w:bordersDoNotSurroundFooter/>
  <w:activeWritingStyle w:appName="MSWord" w:lang="en-US" w:vendorID="64" w:dllVersion="6" w:nlCheck="1" w:checkStyle="1"/>
  <w:activeWritingStyle w:appName="MSWord" w:lang="ja-JP" w:vendorID="64" w:dllVersion="6" w:nlCheck="1" w:checkStyle="1"/>
  <w:activeWritingStyle w:appName="MSWord" w:lang="en-US" w:vendorID="64" w:dllVersion="0" w:nlCheck="1" w:checkStyle="0"/>
  <w:activeWritingStyle w:appName="MSWord" w:lang="ja-JP" w:vendorID="64" w:dllVersion="0" w:nlCheck="1" w:checkStyle="1"/>
  <w:activeWritingStyle w:appName="MSWord" w:lang="en-US" w:vendorID="64" w:dllVersion="4096" w:nlCheck="1" w:checkStyle="0"/>
  <w:proofState w:spelling="clean" w:grammar="clean"/>
  <w:trackRevisions/>
  <w:defaultTabStop w:val="960"/>
  <w:drawingGridHorizontalSpacing w:val="241"/>
  <w:drawingGridVerticalSpacing w:val="349"/>
  <w:characterSpacingControl w:val="compressPunctuation"/>
  <w:doNotValidateAgainstSchema/>
  <w:doNotDemarcateInvalidXml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773C4"/>
    <w:rsid w:val="0000262C"/>
    <w:rsid w:val="00004578"/>
    <w:rsid w:val="00013314"/>
    <w:rsid w:val="000137E1"/>
    <w:rsid w:val="00014C46"/>
    <w:rsid w:val="00020ECE"/>
    <w:rsid w:val="000234E3"/>
    <w:rsid w:val="00025882"/>
    <w:rsid w:val="0002749D"/>
    <w:rsid w:val="0003018E"/>
    <w:rsid w:val="00030C7C"/>
    <w:rsid w:val="00031FCD"/>
    <w:rsid w:val="00034913"/>
    <w:rsid w:val="00035262"/>
    <w:rsid w:val="00035A7A"/>
    <w:rsid w:val="00046203"/>
    <w:rsid w:val="000558CE"/>
    <w:rsid w:val="00063644"/>
    <w:rsid w:val="00067F03"/>
    <w:rsid w:val="00070953"/>
    <w:rsid w:val="00076EA1"/>
    <w:rsid w:val="00077E9C"/>
    <w:rsid w:val="00086887"/>
    <w:rsid w:val="00091926"/>
    <w:rsid w:val="000958F5"/>
    <w:rsid w:val="00096C40"/>
    <w:rsid w:val="000A1DE5"/>
    <w:rsid w:val="000A401C"/>
    <w:rsid w:val="000A4A84"/>
    <w:rsid w:val="000A4C42"/>
    <w:rsid w:val="000A7ACE"/>
    <w:rsid w:val="000B4432"/>
    <w:rsid w:val="000B4A82"/>
    <w:rsid w:val="000B5A9F"/>
    <w:rsid w:val="000B6B65"/>
    <w:rsid w:val="000B75EC"/>
    <w:rsid w:val="000B7D10"/>
    <w:rsid w:val="000C7879"/>
    <w:rsid w:val="000D5D6F"/>
    <w:rsid w:val="000E7071"/>
    <w:rsid w:val="000F2A04"/>
    <w:rsid w:val="000F415D"/>
    <w:rsid w:val="000F597B"/>
    <w:rsid w:val="000F7AA7"/>
    <w:rsid w:val="00102F7C"/>
    <w:rsid w:val="00104ABE"/>
    <w:rsid w:val="00115FF1"/>
    <w:rsid w:val="0011605D"/>
    <w:rsid w:val="0012247C"/>
    <w:rsid w:val="00131711"/>
    <w:rsid w:val="0013537C"/>
    <w:rsid w:val="00135484"/>
    <w:rsid w:val="001415A1"/>
    <w:rsid w:val="00143F25"/>
    <w:rsid w:val="0015328E"/>
    <w:rsid w:val="00154F13"/>
    <w:rsid w:val="00156DDE"/>
    <w:rsid w:val="00157C97"/>
    <w:rsid w:val="00160B68"/>
    <w:rsid w:val="00160E12"/>
    <w:rsid w:val="0016185D"/>
    <w:rsid w:val="00166463"/>
    <w:rsid w:val="00166920"/>
    <w:rsid w:val="001710A2"/>
    <w:rsid w:val="00171103"/>
    <w:rsid w:val="0017150E"/>
    <w:rsid w:val="001833C3"/>
    <w:rsid w:val="0018413C"/>
    <w:rsid w:val="00191A2D"/>
    <w:rsid w:val="001969EC"/>
    <w:rsid w:val="001A0479"/>
    <w:rsid w:val="001A54F6"/>
    <w:rsid w:val="001B2334"/>
    <w:rsid w:val="001B2DAE"/>
    <w:rsid w:val="001B4BCD"/>
    <w:rsid w:val="001B4C83"/>
    <w:rsid w:val="001C56FD"/>
    <w:rsid w:val="001C7781"/>
    <w:rsid w:val="001D0406"/>
    <w:rsid w:val="001D13B2"/>
    <w:rsid w:val="001D2F01"/>
    <w:rsid w:val="001D75E1"/>
    <w:rsid w:val="001E111C"/>
    <w:rsid w:val="001E2B61"/>
    <w:rsid w:val="001E5902"/>
    <w:rsid w:val="001E6488"/>
    <w:rsid w:val="001E6D45"/>
    <w:rsid w:val="001F188B"/>
    <w:rsid w:val="001F275A"/>
    <w:rsid w:val="001F3D7F"/>
    <w:rsid w:val="001F741B"/>
    <w:rsid w:val="001F767A"/>
    <w:rsid w:val="00202771"/>
    <w:rsid w:val="0020414F"/>
    <w:rsid w:val="00207AF3"/>
    <w:rsid w:val="00211EE2"/>
    <w:rsid w:val="00217523"/>
    <w:rsid w:val="00225700"/>
    <w:rsid w:val="0022776F"/>
    <w:rsid w:val="0023545D"/>
    <w:rsid w:val="00236902"/>
    <w:rsid w:val="00250276"/>
    <w:rsid w:val="00253CF1"/>
    <w:rsid w:val="00255F07"/>
    <w:rsid w:val="002677CE"/>
    <w:rsid w:val="00270CD4"/>
    <w:rsid w:val="00272176"/>
    <w:rsid w:val="002723CA"/>
    <w:rsid w:val="00273448"/>
    <w:rsid w:val="0027466C"/>
    <w:rsid w:val="002855C9"/>
    <w:rsid w:val="0028594D"/>
    <w:rsid w:val="00287FE4"/>
    <w:rsid w:val="00290067"/>
    <w:rsid w:val="00294F70"/>
    <w:rsid w:val="002A3472"/>
    <w:rsid w:val="002A37DF"/>
    <w:rsid w:val="002A777A"/>
    <w:rsid w:val="002B1858"/>
    <w:rsid w:val="002B4530"/>
    <w:rsid w:val="002B46AD"/>
    <w:rsid w:val="002B6AAF"/>
    <w:rsid w:val="002C0994"/>
    <w:rsid w:val="002C0CCE"/>
    <w:rsid w:val="002C0ED2"/>
    <w:rsid w:val="002C18AD"/>
    <w:rsid w:val="002D0261"/>
    <w:rsid w:val="002D1489"/>
    <w:rsid w:val="002D5B39"/>
    <w:rsid w:val="002D6D62"/>
    <w:rsid w:val="002E0991"/>
    <w:rsid w:val="002E0D0A"/>
    <w:rsid w:val="002E1634"/>
    <w:rsid w:val="002E23D0"/>
    <w:rsid w:val="002E24BF"/>
    <w:rsid w:val="002E4EB9"/>
    <w:rsid w:val="002F5798"/>
    <w:rsid w:val="00304267"/>
    <w:rsid w:val="0030455B"/>
    <w:rsid w:val="003212FC"/>
    <w:rsid w:val="0032206E"/>
    <w:rsid w:val="003239F6"/>
    <w:rsid w:val="00323BB2"/>
    <w:rsid w:val="00326D98"/>
    <w:rsid w:val="00327C81"/>
    <w:rsid w:val="00330DA0"/>
    <w:rsid w:val="00331CBF"/>
    <w:rsid w:val="0033357C"/>
    <w:rsid w:val="00337204"/>
    <w:rsid w:val="00337ECB"/>
    <w:rsid w:val="003403E5"/>
    <w:rsid w:val="00343783"/>
    <w:rsid w:val="00343E50"/>
    <w:rsid w:val="00343F38"/>
    <w:rsid w:val="00347163"/>
    <w:rsid w:val="0035013C"/>
    <w:rsid w:val="0035136F"/>
    <w:rsid w:val="00351FA3"/>
    <w:rsid w:val="00352EC3"/>
    <w:rsid w:val="00355592"/>
    <w:rsid w:val="00366029"/>
    <w:rsid w:val="00366D0B"/>
    <w:rsid w:val="003679FB"/>
    <w:rsid w:val="00375AEB"/>
    <w:rsid w:val="00377C83"/>
    <w:rsid w:val="00384F5A"/>
    <w:rsid w:val="00387418"/>
    <w:rsid w:val="003904E2"/>
    <w:rsid w:val="00390979"/>
    <w:rsid w:val="003934E4"/>
    <w:rsid w:val="003A0BDA"/>
    <w:rsid w:val="003A271D"/>
    <w:rsid w:val="003A6466"/>
    <w:rsid w:val="003B0589"/>
    <w:rsid w:val="003C32C8"/>
    <w:rsid w:val="003D2C37"/>
    <w:rsid w:val="003D4E01"/>
    <w:rsid w:val="003E0560"/>
    <w:rsid w:val="003F0B4C"/>
    <w:rsid w:val="003F30C0"/>
    <w:rsid w:val="00402C8D"/>
    <w:rsid w:val="00410CC3"/>
    <w:rsid w:val="00410F3D"/>
    <w:rsid w:val="00411DF9"/>
    <w:rsid w:val="0041227B"/>
    <w:rsid w:val="00416336"/>
    <w:rsid w:val="00416787"/>
    <w:rsid w:val="00420D29"/>
    <w:rsid w:val="00422337"/>
    <w:rsid w:val="004275AC"/>
    <w:rsid w:val="00431BFD"/>
    <w:rsid w:val="004377CC"/>
    <w:rsid w:val="00443185"/>
    <w:rsid w:val="004462B1"/>
    <w:rsid w:val="00452A97"/>
    <w:rsid w:val="00462258"/>
    <w:rsid w:val="0046529F"/>
    <w:rsid w:val="004767B5"/>
    <w:rsid w:val="00476F15"/>
    <w:rsid w:val="00480050"/>
    <w:rsid w:val="0048016D"/>
    <w:rsid w:val="00482C46"/>
    <w:rsid w:val="00487C47"/>
    <w:rsid w:val="004A34FB"/>
    <w:rsid w:val="004B73C9"/>
    <w:rsid w:val="004C0143"/>
    <w:rsid w:val="004C048F"/>
    <w:rsid w:val="004C193E"/>
    <w:rsid w:val="004C2C55"/>
    <w:rsid w:val="004D2562"/>
    <w:rsid w:val="004D59CE"/>
    <w:rsid w:val="004D6516"/>
    <w:rsid w:val="004E3A4E"/>
    <w:rsid w:val="004E409E"/>
    <w:rsid w:val="004E5C8A"/>
    <w:rsid w:val="004F0FEA"/>
    <w:rsid w:val="004F2D18"/>
    <w:rsid w:val="004F4EA7"/>
    <w:rsid w:val="004F6B18"/>
    <w:rsid w:val="00511483"/>
    <w:rsid w:val="00511847"/>
    <w:rsid w:val="00517E52"/>
    <w:rsid w:val="00517E8D"/>
    <w:rsid w:val="00522980"/>
    <w:rsid w:val="0053673C"/>
    <w:rsid w:val="005417AB"/>
    <w:rsid w:val="0054265F"/>
    <w:rsid w:val="005453FF"/>
    <w:rsid w:val="00545504"/>
    <w:rsid w:val="0055142F"/>
    <w:rsid w:val="0055151B"/>
    <w:rsid w:val="00556348"/>
    <w:rsid w:val="0055636E"/>
    <w:rsid w:val="00560BD4"/>
    <w:rsid w:val="0056458F"/>
    <w:rsid w:val="00570677"/>
    <w:rsid w:val="00571B5A"/>
    <w:rsid w:val="00572245"/>
    <w:rsid w:val="0057324D"/>
    <w:rsid w:val="00575532"/>
    <w:rsid w:val="005764CD"/>
    <w:rsid w:val="00577245"/>
    <w:rsid w:val="005773C4"/>
    <w:rsid w:val="00580195"/>
    <w:rsid w:val="00584068"/>
    <w:rsid w:val="005848B2"/>
    <w:rsid w:val="0058661B"/>
    <w:rsid w:val="00586EEA"/>
    <w:rsid w:val="005912DB"/>
    <w:rsid w:val="00591E0A"/>
    <w:rsid w:val="005969EE"/>
    <w:rsid w:val="00596FA1"/>
    <w:rsid w:val="005A282A"/>
    <w:rsid w:val="005A7A91"/>
    <w:rsid w:val="005B023D"/>
    <w:rsid w:val="005B56C2"/>
    <w:rsid w:val="005B6EB2"/>
    <w:rsid w:val="005C0646"/>
    <w:rsid w:val="005C3F59"/>
    <w:rsid w:val="005C57BD"/>
    <w:rsid w:val="005C7B13"/>
    <w:rsid w:val="005D00B4"/>
    <w:rsid w:val="005D0883"/>
    <w:rsid w:val="005D1C44"/>
    <w:rsid w:val="005D49D3"/>
    <w:rsid w:val="005D5B7B"/>
    <w:rsid w:val="005D5FD0"/>
    <w:rsid w:val="005D7B82"/>
    <w:rsid w:val="005E09A4"/>
    <w:rsid w:val="005E2DCD"/>
    <w:rsid w:val="005E51E9"/>
    <w:rsid w:val="005F280E"/>
    <w:rsid w:val="006019B8"/>
    <w:rsid w:val="006023D9"/>
    <w:rsid w:val="00604091"/>
    <w:rsid w:val="00605DA8"/>
    <w:rsid w:val="00606133"/>
    <w:rsid w:val="006063E3"/>
    <w:rsid w:val="0060647E"/>
    <w:rsid w:val="00614035"/>
    <w:rsid w:val="00616400"/>
    <w:rsid w:val="00622426"/>
    <w:rsid w:val="00623D10"/>
    <w:rsid w:val="00625563"/>
    <w:rsid w:val="0062628F"/>
    <w:rsid w:val="00630AFE"/>
    <w:rsid w:val="0063135A"/>
    <w:rsid w:val="0063558B"/>
    <w:rsid w:val="00643CDC"/>
    <w:rsid w:val="00647E43"/>
    <w:rsid w:val="006519D2"/>
    <w:rsid w:val="00652F90"/>
    <w:rsid w:val="00654012"/>
    <w:rsid w:val="006619D8"/>
    <w:rsid w:val="00666065"/>
    <w:rsid w:val="006672AC"/>
    <w:rsid w:val="00667825"/>
    <w:rsid w:val="006721C2"/>
    <w:rsid w:val="006765CB"/>
    <w:rsid w:val="0067683F"/>
    <w:rsid w:val="0069098A"/>
    <w:rsid w:val="00695181"/>
    <w:rsid w:val="006A0055"/>
    <w:rsid w:val="006A2800"/>
    <w:rsid w:val="006A3E92"/>
    <w:rsid w:val="006A4F67"/>
    <w:rsid w:val="006B41EC"/>
    <w:rsid w:val="006C765A"/>
    <w:rsid w:val="006E1419"/>
    <w:rsid w:val="006E2A92"/>
    <w:rsid w:val="006E349D"/>
    <w:rsid w:val="006E5B6D"/>
    <w:rsid w:val="006F19D4"/>
    <w:rsid w:val="006F2B19"/>
    <w:rsid w:val="006F3FBC"/>
    <w:rsid w:val="006F41C8"/>
    <w:rsid w:val="006F526D"/>
    <w:rsid w:val="006F78E5"/>
    <w:rsid w:val="00701B07"/>
    <w:rsid w:val="007074FC"/>
    <w:rsid w:val="00712321"/>
    <w:rsid w:val="00713048"/>
    <w:rsid w:val="00713B28"/>
    <w:rsid w:val="00723D4F"/>
    <w:rsid w:val="00724D45"/>
    <w:rsid w:val="00725853"/>
    <w:rsid w:val="007270BF"/>
    <w:rsid w:val="00727EDA"/>
    <w:rsid w:val="00731089"/>
    <w:rsid w:val="00735E1D"/>
    <w:rsid w:val="00744B0D"/>
    <w:rsid w:val="00744BA3"/>
    <w:rsid w:val="00746957"/>
    <w:rsid w:val="00747B21"/>
    <w:rsid w:val="00753490"/>
    <w:rsid w:val="00755C30"/>
    <w:rsid w:val="007611B4"/>
    <w:rsid w:val="0076164E"/>
    <w:rsid w:val="00763BD8"/>
    <w:rsid w:val="007650C5"/>
    <w:rsid w:val="0076678D"/>
    <w:rsid w:val="00772E66"/>
    <w:rsid w:val="00774329"/>
    <w:rsid w:val="007751B3"/>
    <w:rsid w:val="00777C96"/>
    <w:rsid w:val="007866A3"/>
    <w:rsid w:val="00787AB1"/>
    <w:rsid w:val="00790180"/>
    <w:rsid w:val="00792393"/>
    <w:rsid w:val="00793001"/>
    <w:rsid w:val="007A4CE8"/>
    <w:rsid w:val="007A55CB"/>
    <w:rsid w:val="007A6E97"/>
    <w:rsid w:val="007B0481"/>
    <w:rsid w:val="007B076A"/>
    <w:rsid w:val="007B78B9"/>
    <w:rsid w:val="007D4F29"/>
    <w:rsid w:val="007E5A7C"/>
    <w:rsid w:val="007F035B"/>
    <w:rsid w:val="007F280A"/>
    <w:rsid w:val="007F6A34"/>
    <w:rsid w:val="00813632"/>
    <w:rsid w:val="0081490C"/>
    <w:rsid w:val="00820FE0"/>
    <w:rsid w:val="00821212"/>
    <w:rsid w:val="00822D92"/>
    <w:rsid w:val="00822F38"/>
    <w:rsid w:val="008242E0"/>
    <w:rsid w:val="00826134"/>
    <w:rsid w:val="00827240"/>
    <w:rsid w:val="00831C41"/>
    <w:rsid w:val="00841336"/>
    <w:rsid w:val="0084335B"/>
    <w:rsid w:val="00844399"/>
    <w:rsid w:val="008444EA"/>
    <w:rsid w:val="008445E5"/>
    <w:rsid w:val="00844DF7"/>
    <w:rsid w:val="00851E17"/>
    <w:rsid w:val="00853FCA"/>
    <w:rsid w:val="008543FD"/>
    <w:rsid w:val="00854D83"/>
    <w:rsid w:val="008556B9"/>
    <w:rsid w:val="00861E3B"/>
    <w:rsid w:val="00864F1C"/>
    <w:rsid w:val="00867F6B"/>
    <w:rsid w:val="00870406"/>
    <w:rsid w:val="00874C99"/>
    <w:rsid w:val="00884D12"/>
    <w:rsid w:val="00885075"/>
    <w:rsid w:val="00885A74"/>
    <w:rsid w:val="00886CA7"/>
    <w:rsid w:val="00886CC9"/>
    <w:rsid w:val="00886DF4"/>
    <w:rsid w:val="00890466"/>
    <w:rsid w:val="00893A82"/>
    <w:rsid w:val="00894F68"/>
    <w:rsid w:val="008A065D"/>
    <w:rsid w:val="008A6500"/>
    <w:rsid w:val="008B1550"/>
    <w:rsid w:val="008B1F96"/>
    <w:rsid w:val="008B2F45"/>
    <w:rsid w:val="008B31DE"/>
    <w:rsid w:val="008B4F2A"/>
    <w:rsid w:val="008C6FBF"/>
    <w:rsid w:val="008D287C"/>
    <w:rsid w:val="008D3BED"/>
    <w:rsid w:val="008E1532"/>
    <w:rsid w:val="008E2967"/>
    <w:rsid w:val="008E2FCC"/>
    <w:rsid w:val="008E3909"/>
    <w:rsid w:val="00902E82"/>
    <w:rsid w:val="0090337A"/>
    <w:rsid w:val="009046EB"/>
    <w:rsid w:val="00905C06"/>
    <w:rsid w:val="0091378C"/>
    <w:rsid w:val="009139B0"/>
    <w:rsid w:val="00920510"/>
    <w:rsid w:val="00921A45"/>
    <w:rsid w:val="009449C4"/>
    <w:rsid w:val="00950CB6"/>
    <w:rsid w:val="00953F5B"/>
    <w:rsid w:val="00957AC5"/>
    <w:rsid w:val="00960668"/>
    <w:rsid w:val="00964225"/>
    <w:rsid w:val="00965048"/>
    <w:rsid w:val="00965420"/>
    <w:rsid w:val="009659DC"/>
    <w:rsid w:val="00970C50"/>
    <w:rsid w:val="0097362C"/>
    <w:rsid w:val="00974DCA"/>
    <w:rsid w:val="009774EB"/>
    <w:rsid w:val="009851AC"/>
    <w:rsid w:val="009856AA"/>
    <w:rsid w:val="00986477"/>
    <w:rsid w:val="009923EE"/>
    <w:rsid w:val="009A1C55"/>
    <w:rsid w:val="009A1D54"/>
    <w:rsid w:val="009B1380"/>
    <w:rsid w:val="009B1FB0"/>
    <w:rsid w:val="009B295D"/>
    <w:rsid w:val="009B5BD5"/>
    <w:rsid w:val="009B6E07"/>
    <w:rsid w:val="009B76D6"/>
    <w:rsid w:val="009C1DBF"/>
    <w:rsid w:val="009E21CC"/>
    <w:rsid w:val="009F50B3"/>
    <w:rsid w:val="009F5F90"/>
    <w:rsid w:val="00A03F95"/>
    <w:rsid w:val="00A1340D"/>
    <w:rsid w:val="00A16C4C"/>
    <w:rsid w:val="00A21B0E"/>
    <w:rsid w:val="00A23189"/>
    <w:rsid w:val="00A2735E"/>
    <w:rsid w:val="00A30161"/>
    <w:rsid w:val="00A30329"/>
    <w:rsid w:val="00A32C1B"/>
    <w:rsid w:val="00A334CA"/>
    <w:rsid w:val="00A37FE6"/>
    <w:rsid w:val="00A42F94"/>
    <w:rsid w:val="00A5270A"/>
    <w:rsid w:val="00A52A38"/>
    <w:rsid w:val="00A570BD"/>
    <w:rsid w:val="00A615F3"/>
    <w:rsid w:val="00A71AFC"/>
    <w:rsid w:val="00A7391E"/>
    <w:rsid w:val="00A843D1"/>
    <w:rsid w:val="00A85BF8"/>
    <w:rsid w:val="00A86E2E"/>
    <w:rsid w:val="00A9016A"/>
    <w:rsid w:val="00A92BEA"/>
    <w:rsid w:val="00A94250"/>
    <w:rsid w:val="00A9534B"/>
    <w:rsid w:val="00A959B5"/>
    <w:rsid w:val="00AA4DD5"/>
    <w:rsid w:val="00AA6657"/>
    <w:rsid w:val="00AA74E2"/>
    <w:rsid w:val="00AA7B69"/>
    <w:rsid w:val="00AB646F"/>
    <w:rsid w:val="00AC2766"/>
    <w:rsid w:val="00AC2884"/>
    <w:rsid w:val="00AD0E6F"/>
    <w:rsid w:val="00AD16FE"/>
    <w:rsid w:val="00AD1927"/>
    <w:rsid w:val="00AD65DC"/>
    <w:rsid w:val="00AE244B"/>
    <w:rsid w:val="00AE5B6F"/>
    <w:rsid w:val="00AE76D8"/>
    <w:rsid w:val="00AE7F40"/>
    <w:rsid w:val="00AF3476"/>
    <w:rsid w:val="00AF5EDD"/>
    <w:rsid w:val="00AF607C"/>
    <w:rsid w:val="00B01571"/>
    <w:rsid w:val="00B06C21"/>
    <w:rsid w:val="00B10429"/>
    <w:rsid w:val="00B1291B"/>
    <w:rsid w:val="00B1418E"/>
    <w:rsid w:val="00B21DA2"/>
    <w:rsid w:val="00B30742"/>
    <w:rsid w:val="00B30B29"/>
    <w:rsid w:val="00B3368A"/>
    <w:rsid w:val="00B40BAF"/>
    <w:rsid w:val="00B40F10"/>
    <w:rsid w:val="00B4631E"/>
    <w:rsid w:val="00B506F8"/>
    <w:rsid w:val="00B50D8D"/>
    <w:rsid w:val="00B54EE1"/>
    <w:rsid w:val="00B562F7"/>
    <w:rsid w:val="00B6115A"/>
    <w:rsid w:val="00B62536"/>
    <w:rsid w:val="00B63318"/>
    <w:rsid w:val="00B638E3"/>
    <w:rsid w:val="00B63C25"/>
    <w:rsid w:val="00B715E7"/>
    <w:rsid w:val="00B750BC"/>
    <w:rsid w:val="00B7594E"/>
    <w:rsid w:val="00B765F9"/>
    <w:rsid w:val="00B8172C"/>
    <w:rsid w:val="00B91CFE"/>
    <w:rsid w:val="00B939A1"/>
    <w:rsid w:val="00B96483"/>
    <w:rsid w:val="00BA5A5D"/>
    <w:rsid w:val="00BA5CF1"/>
    <w:rsid w:val="00BA63E0"/>
    <w:rsid w:val="00BB1340"/>
    <w:rsid w:val="00BB1C24"/>
    <w:rsid w:val="00BB201C"/>
    <w:rsid w:val="00BB279D"/>
    <w:rsid w:val="00BB7D4A"/>
    <w:rsid w:val="00BC3948"/>
    <w:rsid w:val="00BC652E"/>
    <w:rsid w:val="00BD02FD"/>
    <w:rsid w:val="00BD376C"/>
    <w:rsid w:val="00BD3AEB"/>
    <w:rsid w:val="00BD4035"/>
    <w:rsid w:val="00BD655E"/>
    <w:rsid w:val="00BE206E"/>
    <w:rsid w:val="00BE5C2D"/>
    <w:rsid w:val="00BE6486"/>
    <w:rsid w:val="00BF0F37"/>
    <w:rsid w:val="00BF3192"/>
    <w:rsid w:val="00BF772A"/>
    <w:rsid w:val="00C03D49"/>
    <w:rsid w:val="00C04554"/>
    <w:rsid w:val="00C053C4"/>
    <w:rsid w:val="00C1236D"/>
    <w:rsid w:val="00C17455"/>
    <w:rsid w:val="00C17D33"/>
    <w:rsid w:val="00C2078C"/>
    <w:rsid w:val="00C22574"/>
    <w:rsid w:val="00C251F7"/>
    <w:rsid w:val="00C25368"/>
    <w:rsid w:val="00C30D36"/>
    <w:rsid w:val="00C3158E"/>
    <w:rsid w:val="00C330E7"/>
    <w:rsid w:val="00C37AF0"/>
    <w:rsid w:val="00C43573"/>
    <w:rsid w:val="00C50E93"/>
    <w:rsid w:val="00C53BB5"/>
    <w:rsid w:val="00C57B80"/>
    <w:rsid w:val="00C60DE0"/>
    <w:rsid w:val="00C62BAA"/>
    <w:rsid w:val="00C64D60"/>
    <w:rsid w:val="00C64FE5"/>
    <w:rsid w:val="00C741AA"/>
    <w:rsid w:val="00C903E4"/>
    <w:rsid w:val="00C91ABC"/>
    <w:rsid w:val="00C92C52"/>
    <w:rsid w:val="00C94776"/>
    <w:rsid w:val="00C94BA8"/>
    <w:rsid w:val="00C970C5"/>
    <w:rsid w:val="00CA224F"/>
    <w:rsid w:val="00CB019D"/>
    <w:rsid w:val="00CB2A7D"/>
    <w:rsid w:val="00CB49B4"/>
    <w:rsid w:val="00CB5DFC"/>
    <w:rsid w:val="00CC086A"/>
    <w:rsid w:val="00CC5A4E"/>
    <w:rsid w:val="00CD1C50"/>
    <w:rsid w:val="00CD4136"/>
    <w:rsid w:val="00CD5D17"/>
    <w:rsid w:val="00CD6329"/>
    <w:rsid w:val="00CE11D6"/>
    <w:rsid w:val="00CE2502"/>
    <w:rsid w:val="00CE35F6"/>
    <w:rsid w:val="00CE51C3"/>
    <w:rsid w:val="00CF2B35"/>
    <w:rsid w:val="00CF574B"/>
    <w:rsid w:val="00D034C4"/>
    <w:rsid w:val="00D04D09"/>
    <w:rsid w:val="00D10B2E"/>
    <w:rsid w:val="00D17007"/>
    <w:rsid w:val="00D17E18"/>
    <w:rsid w:val="00D218C5"/>
    <w:rsid w:val="00D234F5"/>
    <w:rsid w:val="00D26733"/>
    <w:rsid w:val="00D3262A"/>
    <w:rsid w:val="00D32E7D"/>
    <w:rsid w:val="00D36EB6"/>
    <w:rsid w:val="00D40D99"/>
    <w:rsid w:val="00D435D3"/>
    <w:rsid w:val="00D449A9"/>
    <w:rsid w:val="00D47DE5"/>
    <w:rsid w:val="00D52907"/>
    <w:rsid w:val="00D55EB0"/>
    <w:rsid w:val="00D562E3"/>
    <w:rsid w:val="00D6189B"/>
    <w:rsid w:val="00D630C2"/>
    <w:rsid w:val="00D64E6D"/>
    <w:rsid w:val="00D72ED4"/>
    <w:rsid w:val="00D777D6"/>
    <w:rsid w:val="00D77AD7"/>
    <w:rsid w:val="00D81D79"/>
    <w:rsid w:val="00D8530C"/>
    <w:rsid w:val="00D85873"/>
    <w:rsid w:val="00D85A9E"/>
    <w:rsid w:val="00D87D8C"/>
    <w:rsid w:val="00D91B5D"/>
    <w:rsid w:val="00D9253F"/>
    <w:rsid w:val="00D9610D"/>
    <w:rsid w:val="00DB0562"/>
    <w:rsid w:val="00DB3F10"/>
    <w:rsid w:val="00DC3F5B"/>
    <w:rsid w:val="00DC7C93"/>
    <w:rsid w:val="00DD0549"/>
    <w:rsid w:val="00DD08B3"/>
    <w:rsid w:val="00DD29EE"/>
    <w:rsid w:val="00DD596E"/>
    <w:rsid w:val="00DE0BD3"/>
    <w:rsid w:val="00DE1F9B"/>
    <w:rsid w:val="00DE46BB"/>
    <w:rsid w:val="00DE4758"/>
    <w:rsid w:val="00DE7BFC"/>
    <w:rsid w:val="00DF33A2"/>
    <w:rsid w:val="00E01043"/>
    <w:rsid w:val="00E01B38"/>
    <w:rsid w:val="00E01F34"/>
    <w:rsid w:val="00E0212C"/>
    <w:rsid w:val="00E0542A"/>
    <w:rsid w:val="00E116D5"/>
    <w:rsid w:val="00E1189D"/>
    <w:rsid w:val="00E1440C"/>
    <w:rsid w:val="00E20842"/>
    <w:rsid w:val="00E247F8"/>
    <w:rsid w:val="00E24ED6"/>
    <w:rsid w:val="00E257F6"/>
    <w:rsid w:val="00E25B5C"/>
    <w:rsid w:val="00E27984"/>
    <w:rsid w:val="00E34F5F"/>
    <w:rsid w:val="00E403E5"/>
    <w:rsid w:val="00E444F8"/>
    <w:rsid w:val="00E475B7"/>
    <w:rsid w:val="00E519BA"/>
    <w:rsid w:val="00E53DA4"/>
    <w:rsid w:val="00E57093"/>
    <w:rsid w:val="00E6092E"/>
    <w:rsid w:val="00E660D5"/>
    <w:rsid w:val="00E67DD5"/>
    <w:rsid w:val="00E714DA"/>
    <w:rsid w:val="00E7214A"/>
    <w:rsid w:val="00E72EBB"/>
    <w:rsid w:val="00E7739B"/>
    <w:rsid w:val="00E81632"/>
    <w:rsid w:val="00E86DF8"/>
    <w:rsid w:val="00E932B0"/>
    <w:rsid w:val="00E937F0"/>
    <w:rsid w:val="00E958C2"/>
    <w:rsid w:val="00E977B8"/>
    <w:rsid w:val="00E978D6"/>
    <w:rsid w:val="00EA0A28"/>
    <w:rsid w:val="00EA0F48"/>
    <w:rsid w:val="00EA4079"/>
    <w:rsid w:val="00EA6452"/>
    <w:rsid w:val="00EA6CBE"/>
    <w:rsid w:val="00EB4829"/>
    <w:rsid w:val="00EB7EDD"/>
    <w:rsid w:val="00EC0849"/>
    <w:rsid w:val="00EC19E8"/>
    <w:rsid w:val="00EC321D"/>
    <w:rsid w:val="00EC40E5"/>
    <w:rsid w:val="00EC47C5"/>
    <w:rsid w:val="00ED3734"/>
    <w:rsid w:val="00ED69C0"/>
    <w:rsid w:val="00ED7492"/>
    <w:rsid w:val="00EE1645"/>
    <w:rsid w:val="00EE464F"/>
    <w:rsid w:val="00EE4B0C"/>
    <w:rsid w:val="00EF69CC"/>
    <w:rsid w:val="00F01CE7"/>
    <w:rsid w:val="00F01EFE"/>
    <w:rsid w:val="00F02A37"/>
    <w:rsid w:val="00F033BE"/>
    <w:rsid w:val="00F068AA"/>
    <w:rsid w:val="00F10BD6"/>
    <w:rsid w:val="00F13CFC"/>
    <w:rsid w:val="00F14EF6"/>
    <w:rsid w:val="00F14EFF"/>
    <w:rsid w:val="00F1584C"/>
    <w:rsid w:val="00F20D97"/>
    <w:rsid w:val="00F22BBC"/>
    <w:rsid w:val="00F406B7"/>
    <w:rsid w:val="00F422F3"/>
    <w:rsid w:val="00F4331A"/>
    <w:rsid w:val="00F4338B"/>
    <w:rsid w:val="00F46309"/>
    <w:rsid w:val="00F50CD4"/>
    <w:rsid w:val="00F5779F"/>
    <w:rsid w:val="00F57B58"/>
    <w:rsid w:val="00F604A4"/>
    <w:rsid w:val="00F604D6"/>
    <w:rsid w:val="00F6332F"/>
    <w:rsid w:val="00F70C3B"/>
    <w:rsid w:val="00F747EC"/>
    <w:rsid w:val="00F817C1"/>
    <w:rsid w:val="00F82E62"/>
    <w:rsid w:val="00F82FCA"/>
    <w:rsid w:val="00F83AA8"/>
    <w:rsid w:val="00F83B0A"/>
    <w:rsid w:val="00F858CA"/>
    <w:rsid w:val="00F877F2"/>
    <w:rsid w:val="00F87EA8"/>
    <w:rsid w:val="00F90FAE"/>
    <w:rsid w:val="00F9419D"/>
    <w:rsid w:val="00F969BD"/>
    <w:rsid w:val="00FA1A82"/>
    <w:rsid w:val="00FA2243"/>
    <w:rsid w:val="00FA3231"/>
    <w:rsid w:val="00FA352B"/>
    <w:rsid w:val="00FA58AD"/>
    <w:rsid w:val="00FA7FF3"/>
    <w:rsid w:val="00FB09A0"/>
    <w:rsid w:val="00FB5CBF"/>
    <w:rsid w:val="00FB679C"/>
    <w:rsid w:val="00FC1422"/>
    <w:rsid w:val="00FC54A3"/>
    <w:rsid w:val="00FD32C7"/>
    <w:rsid w:val="00FE0B59"/>
    <w:rsid w:val="00FE0C69"/>
    <w:rsid w:val="00FE63D2"/>
    <w:rsid w:val="00FE68E3"/>
    <w:rsid w:val="00FE7D79"/>
    <w:rsid w:val="00FF104C"/>
    <w:rsid w:val="00FF3106"/>
    <w:rsid w:val="00FF4D22"/>
    <w:rsid w:val="00FF66DE"/>
    <w:rsid w:val="00FF6A5D"/>
    <w:rsid w:val="00FF6BD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  <w14:docId w14:val="2363069A"/>
  <w15:docId w15:val="{872FBC8C-C163-8E41-AFD1-E327D05E39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" w:eastAsia="ＭＳ Ｐ明朝" w:hAnsi="Times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rsid w:val="005773C4"/>
    <w:pPr>
      <w:widowControl w:val="0"/>
      <w:jc w:val="both"/>
    </w:pPr>
    <w:rPr>
      <w:rFonts w:eastAsia="Osaka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semiHidden/>
    <w:rsid w:val="002D54CB"/>
    <w:rPr>
      <w:rFonts w:ascii="ヒラギノ角ゴ Pro W3" w:eastAsia="ヒラギノ角ゴ Pro W3"/>
      <w:sz w:val="18"/>
      <w:szCs w:val="18"/>
    </w:rPr>
  </w:style>
  <w:style w:type="paragraph" w:styleId="a4">
    <w:name w:val="header"/>
    <w:basedOn w:val="a"/>
    <w:link w:val="a5"/>
    <w:uiPriority w:val="99"/>
    <w:unhideWhenUsed/>
    <w:rsid w:val="005773C4"/>
    <w:pPr>
      <w:tabs>
        <w:tab w:val="center" w:pos="4252"/>
        <w:tab w:val="right" w:pos="8504"/>
      </w:tabs>
      <w:snapToGrid w:val="0"/>
    </w:pPr>
    <w:rPr>
      <w:rFonts w:eastAsia="ＭＳ Ｐ明朝" w:cstheme="minorBidi"/>
    </w:rPr>
  </w:style>
  <w:style w:type="character" w:customStyle="1" w:styleId="a5">
    <w:name w:val="ヘッダー (文字)"/>
    <w:basedOn w:val="a0"/>
    <w:link w:val="a4"/>
    <w:uiPriority w:val="99"/>
    <w:rsid w:val="005773C4"/>
  </w:style>
  <w:style w:type="paragraph" w:styleId="a6">
    <w:name w:val="footer"/>
    <w:basedOn w:val="a"/>
    <w:link w:val="a7"/>
    <w:uiPriority w:val="99"/>
    <w:unhideWhenUsed/>
    <w:rsid w:val="005773C4"/>
    <w:pPr>
      <w:tabs>
        <w:tab w:val="center" w:pos="4252"/>
        <w:tab w:val="right" w:pos="8504"/>
      </w:tabs>
      <w:snapToGrid w:val="0"/>
    </w:pPr>
    <w:rPr>
      <w:rFonts w:eastAsia="ＭＳ Ｐ明朝" w:cstheme="minorBidi"/>
    </w:rPr>
  </w:style>
  <w:style w:type="character" w:customStyle="1" w:styleId="a7">
    <w:name w:val="フッター (文字)"/>
    <w:basedOn w:val="a0"/>
    <w:link w:val="a6"/>
    <w:uiPriority w:val="99"/>
    <w:rsid w:val="005773C4"/>
  </w:style>
  <w:style w:type="character" w:styleId="a8">
    <w:name w:val="page number"/>
    <w:basedOn w:val="a0"/>
    <w:uiPriority w:val="99"/>
    <w:semiHidden/>
    <w:unhideWhenUsed/>
    <w:rsid w:val="005773C4"/>
  </w:style>
  <w:style w:type="paragraph" w:styleId="a9">
    <w:name w:val="annotation text"/>
    <w:basedOn w:val="a"/>
    <w:link w:val="aa"/>
    <w:uiPriority w:val="99"/>
    <w:semiHidden/>
    <w:rsid w:val="005773C4"/>
    <w:pPr>
      <w:jc w:val="left"/>
    </w:pPr>
  </w:style>
  <w:style w:type="character" w:customStyle="1" w:styleId="aa">
    <w:name w:val="コメント文字列 (文字)"/>
    <w:basedOn w:val="a0"/>
    <w:link w:val="a9"/>
    <w:uiPriority w:val="99"/>
    <w:semiHidden/>
    <w:rsid w:val="005773C4"/>
    <w:rPr>
      <w:rFonts w:eastAsia="Osaka" w:cs="Times New Roman"/>
    </w:rPr>
  </w:style>
  <w:style w:type="paragraph" w:styleId="ab">
    <w:name w:val="footnote text"/>
    <w:basedOn w:val="a"/>
    <w:link w:val="ac"/>
    <w:uiPriority w:val="99"/>
    <w:semiHidden/>
    <w:unhideWhenUsed/>
    <w:rsid w:val="005773C4"/>
  </w:style>
  <w:style w:type="character" w:customStyle="1" w:styleId="ac">
    <w:name w:val="脚注文字列 (文字)"/>
    <w:basedOn w:val="a0"/>
    <w:link w:val="ab"/>
    <w:uiPriority w:val="99"/>
    <w:semiHidden/>
    <w:rsid w:val="005773C4"/>
    <w:rPr>
      <w:rFonts w:eastAsia="Osaka" w:cs="Times New Roman"/>
    </w:rPr>
  </w:style>
  <w:style w:type="character" w:styleId="ad">
    <w:name w:val="footnote reference"/>
    <w:basedOn w:val="a0"/>
    <w:uiPriority w:val="99"/>
    <w:semiHidden/>
    <w:unhideWhenUsed/>
    <w:rsid w:val="005773C4"/>
    <w:rPr>
      <w:vertAlign w:val="superscript"/>
    </w:rPr>
  </w:style>
  <w:style w:type="character" w:customStyle="1" w:styleId="src">
    <w:name w:val="src"/>
    <w:basedOn w:val="a0"/>
    <w:rsid w:val="005773C4"/>
  </w:style>
  <w:style w:type="character" w:customStyle="1" w:styleId="ft">
    <w:name w:val="ft"/>
    <w:basedOn w:val="a0"/>
    <w:rsid w:val="005773C4"/>
  </w:style>
  <w:style w:type="character" w:customStyle="1" w:styleId="st">
    <w:name w:val="st"/>
    <w:basedOn w:val="a0"/>
    <w:rsid w:val="005773C4"/>
  </w:style>
  <w:style w:type="character" w:styleId="ae">
    <w:name w:val="Emphasis"/>
    <w:basedOn w:val="a0"/>
    <w:uiPriority w:val="20"/>
    <w:qFormat/>
    <w:rsid w:val="005773C4"/>
    <w:rPr>
      <w:i/>
      <w:iCs/>
    </w:rPr>
  </w:style>
  <w:style w:type="paragraph" w:styleId="af">
    <w:name w:val="List Paragraph"/>
    <w:basedOn w:val="a"/>
    <w:uiPriority w:val="34"/>
    <w:qFormat/>
    <w:rsid w:val="0002749D"/>
    <w:pPr>
      <w:ind w:leftChars="400" w:left="960"/>
    </w:pPr>
  </w:style>
  <w:style w:type="character" w:styleId="af0">
    <w:name w:val="annotation reference"/>
    <w:basedOn w:val="a0"/>
    <w:uiPriority w:val="99"/>
    <w:semiHidden/>
    <w:unhideWhenUsed/>
    <w:rsid w:val="00EC40E5"/>
    <w:rPr>
      <w:sz w:val="18"/>
      <w:szCs w:val="18"/>
    </w:rPr>
  </w:style>
  <w:style w:type="paragraph" w:styleId="af1">
    <w:name w:val="annotation subject"/>
    <w:basedOn w:val="a9"/>
    <w:next w:val="a9"/>
    <w:link w:val="af2"/>
    <w:uiPriority w:val="99"/>
    <w:semiHidden/>
    <w:unhideWhenUsed/>
    <w:rsid w:val="00EC40E5"/>
    <w:rPr>
      <w:b/>
      <w:bCs/>
    </w:rPr>
  </w:style>
  <w:style w:type="character" w:customStyle="1" w:styleId="af2">
    <w:name w:val="コメント内容 (文字)"/>
    <w:basedOn w:val="aa"/>
    <w:link w:val="af1"/>
    <w:uiPriority w:val="99"/>
    <w:semiHidden/>
    <w:rsid w:val="00EC40E5"/>
    <w:rPr>
      <w:rFonts w:eastAsia="Osaka" w:cs="Times New Roman"/>
      <w:b/>
      <w:bCs/>
    </w:rPr>
  </w:style>
  <w:style w:type="paragraph" w:styleId="Web">
    <w:name w:val="Normal (Web)"/>
    <w:basedOn w:val="a"/>
    <w:uiPriority w:val="99"/>
    <w:semiHidden/>
    <w:unhideWhenUsed/>
    <w:rsid w:val="00410F3D"/>
    <w:pPr>
      <w:widowControl/>
      <w:spacing w:before="100" w:beforeAutospacing="1" w:after="100" w:afterAutospacing="1"/>
      <w:jc w:val="left"/>
    </w:pPr>
    <w:rPr>
      <w:rFonts w:ascii="Times New Roman" w:eastAsiaTheme="minorEastAsia" w:hAnsi="Times New Roman"/>
      <w:kern w:val="0"/>
    </w:rPr>
  </w:style>
  <w:style w:type="paragraph" w:styleId="af3">
    <w:name w:val="Revision"/>
    <w:hidden/>
    <w:uiPriority w:val="99"/>
    <w:semiHidden/>
    <w:rsid w:val="00950CB6"/>
    <w:rPr>
      <w:rFonts w:eastAsia="Osaka" w:cs="Times New Roman"/>
    </w:rPr>
  </w:style>
  <w:style w:type="paragraph" w:styleId="af4">
    <w:name w:val="Body Text"/>
    <w:basedOn w:val="a"/>
    <w:link w:val="af5"/>
    <w:uiPriority w:val="99"/>
    <w:semiHidden/>
    <w:unhideWhenUsed/>
    <w:rsid w:val="00DC3F5B"/>
    <w:pPr>
      <w:spacing w:after="120"/>
    </w:pPr>
  </w:style>
  <w:style w:type="character" w:customStyle="1" w:styleId="af5">
    <w:name w:val="本文 (文字)"/>
    <w:basedOn w:val="a0"/>
    <w:link w:val="af4"/>
    <w:uiPriority w:val="99"/>
    <w:semiHidden/>
    <w:rsid w:val="00DC3F5B"/>
    <w:rPr>
      <w:rFonts w:eastAsia="Osaka" w:cs="Times New Roman"/>
    </w:rPr>
  </w:style>
  <w:style w:type="paragraph" w:styleId="af6">
    <w:name w:val="Body Text First Indent"/>
    <w:basedOn w:val="af4"/>
    <w:link w:val="af7"/>
    <w:uiPriority w:val="99"/>
    <w:semiHidden/>
    <w:unhideWhenUsed/>
    <w:rsid w:val="00DC3F5B"/>
    <w:pPr>
      <w:spacing w:after="0"/>
      <w:ind w:firstLine="360"/>
    </w:pPr>
  </w:style>
  <w:style w:type="character" w:customStyle="1" w:styleId="af7">
    <w:name w:val="本文字下げ (文字)"/>
    <w:basedOn w:val="af5"/>
    <w:link w:val="af6"/>
    <w:uiPriority w:val="99"/>
    <w:semiHidden/>
    <w:rsid w:val="00DC3F5B"/>
    <w:rPr>
      <w:rFonts w:eastAsia="Osaka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4503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80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tif"/><Relationship Id="rId4" Type="http://schemas.openxmlformats.org/officeDocument/2006/relationships/settings" Target="settings.xml"/><Relationship Id="rId9" Type="http://schemas.openxmlformats.org/officeDocument/2006/relationships/image" Target="media/image1.tif"/><Relationship Id="rId14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MaLiQue:&#9733;&#23454;&#39564;&#35760;&#24405;&#9733;:SURVIVAL:ultra-let%20killing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/F:\&#9733;&#23454;&#39564;&#35760;&#24405;&#9733;\MUTANT%20FREQUENCY\riken%20apr&#29992;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ja-JP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008963120133001"/>
          <c:y val="2.0863169138596802E-2"/>
          <c:w val="0.71685689731261504"/>
          <c:h val="0.80903824398883095"/>
        </c:manualLayout>
      </c:layout>
      <c:scatterChart>
        <c:scatterStyle val="lineMarker"/>
        <c:varyColors val="0"/>
        <c:ser>
          <c:idx val="0"/>
          <c:order val="3"/>
          <c:tx>
            <c:strRef>
              <c:f>"wt"</c:f>
            </c:strRef>
          </c:tx>
          <c:spPr>
            <a:ln>
              <a:solidFill>
                <a:schemeClr val="tx1"/>
              </a:solidFill>
            </a:ln>
          </c:spPr>
          <c:errBars>
            <c:errDir val="y"/>
            <c:errBarType val="both"/>
            <c:errValType val="cust"/>
            <c:noEndCap val="0"/>
            <c:plus>
              <c:numRef>
                <c:f>'[WT-ERRORBAR.xlsx]Sheet1'!$F$5:$J$5</c:f>
                <c:numCache>
                  <c:formatCode>General</c:formatCode>
                  <c:ptCount val="5"/>
                  <c:pt idx="0">
                    <c:v>1.23648546141729</c:v>
                  </c:pt>
                  <c:pt idx="1">
                    <c:v>0.95673871626135198</c:v>
                  </c:pt>
                  <c:pt idx="2">
                    <c:v>5.2968593288853754</c:v>
                  </c:pt>
                  <c:pt idx="3">
                    <c:v>6.4356914935382896</c:v>
                  </c:pt>
                  <c:pt idx="4">
                    <c:v>6.9557219026855854</c:v>
                  </c:pt>
                </c:numCache>
              </c:numRef>
            </c:plus>
            <c:minus>
              <c:numRef>
                <c:f>'[WT-ERRORBAR.xlsx]Sheet1'!$F$5:$J$5</c:f>
                <c:numCache>
                  <c:formatCode>General</c:formatCode>
                  <c:ptCount val="5"/>
                  <c:pt idx="0">
                    <c:v>1.23648546141729</c:v>
                  </c:pt>
                  <c:pt idx="1">
                    <c:v>0.95673871626135198</c:v>
                  </c:pt>
                  <c:pt idx="2">
                    <c:v>5.2968593288853754</c:v>
                  </c:pt>
                  <c:pt idx="3">
                    <c:v>6.4356914935382896</c:v>
                  </c:pt>
                  <c:pt idx="4">
                    <c:v>6.9557219026855854</c:v>
                  </c:pt>
                </c:numCache>
              </c:numRef>
            </c:minus>
          </c:errBars>
          <c:errBars>
            <c:errDir val="x"/>
            <c:errBarType val="both"/>
            <c:errValType val="fixedVal"/>
            <c:noEndCap val="0"/>
            <c:val val="1"/>
          </c:errBars>
          <c:xVal>
            <c:numRef>
              <c:f>'[WT-ERRORBAR.xlsx]Sheet1'!$F$12:$I$12</c:f>
            </c:numRef>
          </c:xVal>
          <c:yVal>
            <c:numRef>
              <c:f>'[WT-ERRORBAR.xlsx]Sheet1'!$F$13:$I$13</c:f>
            </c:numRef>
          </c:yVal>
          <c:smooth val="0"/>
          <c:extLst>
            <c:ext xmlns:c16="http://schemas.microsoft.com/office/drawing/2014/chart" uri="{C3380CC4-5D6E-409C-BE32-E72D297353CC}">
              <c16:uniqueId val="{00000000-4A59-B44C-B140-0F33149B3EDF}"/>
            </c:ext>
          </c:extLst>
        </c:ser>
        <c:ser>
          <c:idx val="1"/>
          <c:order val="4"/>
          <c:tx>
            <c:strRef>
              <c:f>"mus-52"</c:f>
            </c:strRef>
          </c:tx>
          <c:spPr>
            <a:ln>
              <a:solidFill>
                <a:srgbClr val="FF0000"/>
              </a:solidFill>
            </a:ln>
          </c:spPr>
          <c:errBars>
            <c:errDir val="y"/>
            <c:errBarType val="both"/>
            <c:errValType val="cust"/>
            <c:noEndCap val="0"/>
            <c:plus>
              <c:numRef>
                <c:f>'[KU-ERRORBAR.xlsx]Sheet1'!$G$26:$J$26</c:f>
                <c:numCache>
                  <c:formatCode>General</c:formatCode>
                  <c:ptCount val="4"/>
                  <c:pt idx="0">
                    <c:v>0.67262080699307902</c:v>
                  </c:pt>
                  <c:pt idx="1">
                    <c:v>6.7451635450891834</c:v>
                  </c:pt>
                  <c:pt idx="2">
                    <c:v>0</c:v>
                  </c:pt>
                  <c:pt idx="3">
                    <c:v>3.399101188386259</c:v>
                  </c:pt>
                </c:numCache>
              </c:numRef>
            </c:plus>
            <c:minus>
              <c:numRef>
                <c:f>'[KU-ERRORBAR.xlsx]Sheet1'!$G$26:$J$26</c:f>
                <c:numCache>
                  <c:formatCode>General</c:formatCode>
                  <c:ptCount val="4"/>
                  <c:pt idx="0">
                    <c:v>0.67262080699307902</c:v>
                  </c:pt>
                  <c:pt idx="1">
                    <c:v>6.7451635450891834</c:v>
                  </c:pt>
                  <c:pt idx="2">
                    <c:v>0</c:v>
                  </c:pt>
                  <c:pt idx="3">
                    <c:v>3.399101188386259</c:v>
                  </c:pt>
                </c:numCache>
              </c:numRef>
            </c:minus>
          </c:errBars>
          <c:errBars>
            <c:errDir val="x"/>
            <c:errBarType val="both"/>
            <c:errValType val="fixedVal"/>
            <c:noEndCap val="0"/>
            <c:val val="1"/>
          </c:errBars>
          <c:xVal>
            <c:numRef>
              <c:f>'[KU-ERRORBAR.xlsx]Sheet1'!$G$33:$J$33</c:f>
            </c:numRef>
          </c:xVal>
          <c:yVal>
            <c:numRef>
              <c:f>'[KU-ERRORBAR.xlsx]Sheet1'!$G$34:$J$34</c:f>
            </c:numRef>
          </c:yVal>
          <c:smooth val="0"/>
          <c:extLst>
            <c:ext xmlns:c16="http://schemas.microsoft.com/office/drawing/2014/chart" uri="{C3380CC4-5D6E-409C-BE32-E72D297353CC}">
              <c16:uniqueId val="{00000001-4A59-B44C-B140-0F33149B3EDF}"/>
            </c:ext>
          </c:extLst>
        </c:ser>
        <c:ser>
          <c:idx val="2"/>
          <c:order val="5"/>
          <c:tx>
            <c:strRef>
              <c:f>"mei-3"</c:f>
            </c:strRef>
          </c:tx>
          <c:spPr>
            <a:ln>
              <a:solidFill>
                <a:srgbClr val="00B050"/>
              </a:solidFill>
            </a:ln>
          </c:spPr>
          <c:errBars>
            <c:errDir val="y"/>
            <c:errBarType val="both"/>
            <c:errValType val="cust"/>
            <c:noEndCap val="0"/>
            <c:plus>
              <c:numRef>
                <c:f>'[MEI-ERRORBAR.xlsx]Sheet1'!$F$13:$J$13</c:f>
                <c:numCache>
                  <c:formatCode>General</c:formatCode>
                  <c:ptCount val="5"/>
                  <c:pt idx="0">
                    <c:v>7.8631800182876512</c:v>
                  </c:pt>
                  <c:pt idx="1">
                    <c:v>14.94482097832136</c:v>
                  </c:pt>
                  <c:pt idx="2">
                    <c:v>14.316605225582871</c:v>
                  </c:pt>
                  <c:pt idx="3">
                    <c:v>0</c:v>
                  </c:pt>
                  <c:pt idx="4">
                    <c:v>22.63396333602002</c:v>
                  </c:pt>
                </c:numCache>
              </c:numRef>
            </c:plus>
            <c:minus>
              <c:numRef>
                <c:f>'[MEI-ERRORBAR.xlsx]Sheet1'!$F$13:$J$13</c:f>
                <c:numCache>
                  <c:formatCode>General</c:formatCode>
                  <c:ptCount val="5"/>
                  <c:pt idx="0">
                    <c:v>7.8631800182876512</c:v>
                  </c:pt>
                  <c:pt idx="1">
                    <c:v>14.94482097832136</c:v>
                  </c:pt>
                  <c:pt idx="2">
                    <c:v>14.316605225582871</c:v>
                  </c:pt>
                  <c:pt idx="3">
                    <c:v>0</c:v>
                  </c:pt>
                  <c:pt idx="4">
                    <c:v>22.63396333602002</c:v>
                  </c:pt>
                </c:numCache>
              </c:numRef>
            </c:minus>
          </c:errBars>
          <c:errBars>
            <c:errDir val="x"/>
            <c:errBarType val="both"/>
            <c:errValType val="fixedVal"/>
            <c:noEndCap val="0"/>
            <c:val val="1"/>
          </c:errBars>
          <c:xVal>
            <c:numRef>
              <c:f>'[MEI-ERRORBAR.xlsx]Sheet1'!$F$20:$J$20</c:f>
            </c:numRef>
          </c:xVal>
          <c:yVal>
            <c:numRef>
              <c:f>'[MEI-ERRORBAR.xlsx]Sheet1'!$F$21:$J$21</c:f>
            </c:numRef>
          </c:yVal>
          <c:smooth val="0"/>
          <c:extLst>
            <c:ext xmlns:c16="http://schemas.microsoft.com/office/drawing/2014/chart" uri="{C3380CC4-5D6E-409C-BE32-E72D297353CC}">
              <c16:uniqueId val="{00000002-4A59-B44C-B140-0F33149B3EDF}"/>
            </c:ext>
          </c:extLst>
        </c:ser>
        <c:ser>
          <c:idx val="3"/>
          <c:order val="6"/>
          <c:tx>
            <c:strRef>
              <c:f>"uvs-6"</c:f>
            </c:strRef>
          </c:tx>
          <c:spPr>
            <a:ln>
              <a:solidFill>
                <a:srgbClr val="002060"/>
              </a:solidFill>
            </a:ln>
          </c:spPr>
          <c:errBars>
            <c:errDir val="y"/>
            <c:errBarType val="both"/>
            <c:errValType val="cust"/>
            <c:noEndCap val="0"/>
            <c:plus>
              <c:numRef>
                <c:f>'[UVS-ERRORBAR.xlsx]Sheet1'!$F$14:$I$14</c:f>
                <c:numCache>
                  <c:formatCode>General</c:formatCode>
                  <c:ptCount val="4"/>
                  <c:pt idx="0">
                    <c:v>0.76178639953632499</c:v>
                  </c:pt>
                  <c:pt idx="1">
                    <c:v>1.0702751463473721</c:v>
                  </c:pt>
                  <c:pt idx="2">
                    <c:v>5.6446139519604257</c:v>
                  </c:pt>
                  <c:pt idx="3">
                    <c:v>8.2170730122646987</c:v>
                  </c:pt>
                </c:numCache>
              </c:numRef>
            </c:plus>
            <c:minus>
              <c:numRef>
                <c:f>'[UVS-ERRORBAR.xlsx]Sheet1'!$F$14:$I$14</c:f>
                <c:numCache>
                  <c:formatCode>General</c:formatCode>
                  <c:ptCount val="4"/>
                  <c:pt idx="0">
                    <c:v>0.76178639953632499</c:v>
                  </c:pt>
                  <c:pt idx="1">
                    <c:v>1.0702751463473721</c:v>
                  </c:pt>
                  <c:pt idx="2">
                    <c:v>5.6446139519604257</c:v>
                  </c:pt>
                  <c:pt idx="3">
                    <c:v>8.2170730122646987</c:v>
                  </c:pt>
                </c:numCache>
              </c:numRef>
            </c:minus>
          </c:errBars>
          <c:xVal>
            <c:numRef>
              <c:f>'[UVS-ERRORBAR.xlsx]Sheet1'!$F$21:$I$21</c:f>
            </c:numRef>
          </c:xVal>
          <c:yVal>
            <c:numRef>
              <c:f>'[UVS-ERRORBAR.xlsx]Sheet1'!$F$22:$I$22</c:f>
            </c:numRef>
          </c:yVal>
          <c:smooth val="0"/>
          <c:extLst>
            <c:ext xmlns:c16="http://schemas.microsoft.com/office/drawing/2014/chart" uri="{C3380CC4-5D6E-409C-BE32-E72D297353CC}">
              <c16:uniqueId val="{00000003-4A59-B44C-B140-0F33149B3EDF}"/>
            </c:ext>
          </c:extLst>
        </c:ser>
        <c:ser>
          <c:idx val="4"/>
          <c:order val="0"/>
          <c:tx>
            <c:v>wild type</c:v>
          </c:tx>
          <c:spPr>
            <a:ln w="28575">
              <a:solidFill>
                <a:schemeClr val="tx1"/>
              </a:solidFill>
              <a:prstDash val="solid"/>
            </a:ln>
          </c:spPr>
          <c:marker>
            <c:symbol val="circle"/>
            <c:size val="9"/>
            <c:spPr>
              <a:solidFill>
                <a:schemeClr val="tx1">
                  <a:lumMod val="95000"/>
                  <a:lumOff val="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x"/>
            <c:errBarType val="plus"/>
            <c:errValType val="cust"/>
            <c:noEndCap val="0"/>
            <c:plus>
              <c:numLit>
                <c:formatCode>General</c:formatCode>
                <c:ptCount val="3"/>
                <c:pt idx="0">
                  <c:v>0.4</c:v>
                </c:pt>
                <c:pt idx="1">
                  <c:v>0.3</c:v>
                </c:pt>
                <c:pt idx="2">
                  <c:v>0.8</c:v>
                </c:pt>
              </c:numLit>
            </c:plus>
            <c:spPr>
              <a:ln w="12700">
                <a:solidFill>
                  <a:srgbClr val="000000"/>
                </a:solidFill>
                <a:prstDash val="solid"/>
              </a:ln>
            </c:spPr>
          </c:errBars>
          <c:errBars>
            <c:errDir val="y"/>
            <c:errBarType val="both"/>
            <c:errValType val="cust"/>
            <c:noEndCap val="0"/>
            <c:plus>
              <c:numRef>
                <c:f>Sheet1!$B$61:$G$61</c:f>
                <c:numCache>
                  <c:formatCode>General</c:formatCode>
                  <c:ptCount val="6"/>
                  <c:pt idx="0">
                    <c:v>0</c:v>
                  </c:pt>
                  <c:pt idx="1">
                    <c:v>5.1973593053845164</c:v>
                  </c:pt>
                  <c:pt idx="2">
                    <c:v>6.0638602530527734</c:v>
                  </c:pt>
                  <c:pt idx="3">
                    <c:v>5.5132416147437899</c:v>
                  </c:pt>
                  <c:pt idx="4">
                    <c:v>1.445255327948352</c:v>
                  </c:pt>
                  <c:pt idx="5">
                    <c:v>2.8004855003805451</c:v>
                  </c:pt>
                </c:numCache>
              </c:numRef>
            </c:plus>
            <c:minus>
              <c:numRef>
                <c:f>Sheet1!$B$61:$G$61</c:f>
                <c:numCache>
                  <c:formatCode>General</c:formatCode>
                  <c:ptCount val="6"/>
                  <c:pt idx="0">
                    <c:v>0</c:v>
                  </c:pt>
                  <c:pt idx="1">
                    <c:v>5.1973593053845164</c:v>
                  </c:pt>
                  <c:pt idx="2">
                    <c:v>6.0638602530527734</c:v>
                  </c:pt>
                  <c:pt idx="3">
                    <c:v>5.5132416147437899</c:v>
                  </c:pt>
                  <c:pt idx="4">
                    <c:v>1.445255327948352</c:v>
                  </c:pt>
                  <c:pt idx="5">
                    <c:v>2.8004855003805451</c:v>
                  </c:pt>
                </c:numCache>
              </c:numRef>
            </c:minus>
            <c:spPr>
              <a:ln w="12700">
                <a:solidFill>
                  <a:srgbClr val="000000"/>
                </a:solidFill>
                <a:prstDash val="solid"/>
              </a:ln>
            </c:spPr>
          </c:errBars>
          <c:xVal>
            <c:numRef>
              <c:f>Sheet1!$B$36:$G$36</c:f>
              <c:numCache>
                <c:formatCode>General</c:formatCode>
                <c:ptCount val="6"/>
                <c:pt idx="0">
                  <c:v>0</c:v>
                </c:pt>
                <c:pt idx="1">
                  <c:v>25</c:v>
                </c:pt>
                <c:pt idx="2">
                  <c:v>50</c:v>
                </c:pt>
                <c:pt idx="3">
                  <c:v>100</c:v>
                </c:pt>
                <c:pt idx="4">
                  <c:v>150</c:v>
                </c:pt>
                <c:pt idx="5">
                  <c:v>200</c:v>
                </c:pt>
              </c:numCache>
            </c:numRef>
          </c:xVal>
          <c:yVal>
            <c:numRef>
              <c:f>Sheet1!$B$37:$G$37</c:f>
              <c:numCache>
                <c:formatCode>General</c:formatCode>
                <c:ptCount val="6"/>
                <c:pt idx="0">
                  <c:v>100</c:v>
                </c:pt>
                <c:pt idx="1">
                  <c:v>86.621774120826558</c:v>
                </c:pt>
                <c:pt idx="2">
                  <c:v>80.416677186653246</c:v>
                </c:pt>
                <c:pt idx="3">
                  <c:v>64.521983769161423</c:v>
                </c:pt>
                <c:pt idx="4">
                  <c:v>32.454999999999998</c:v>
                </c:pt>
                <c:pt idx="5">
                  <c:v>33.0831898106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4A59-B44C-B140-0F33149B3EDF}"/>
            </c:ext>
          </c:extLst>
        </c:ser>
        <c:ser>
          <c:idx val="5"/>
          <c:order val="1"/>
          <c:tx>
            <c:v>mus-52</c:v>
          </c:tx>
          <c:spPr>
            <a:ln w="28575">
              <a:solidFill>
                <a:schemeClr val="tx1"/>
              </a:solidFill>
              <a:prstDash val="solid"/>
            </a:ln>
          </c:spPr>
          <c:marker>
            <c:symbol val="square"/>
            <c:size val="9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B$62:$G$62</c:f>
                <c:numCache>
                  <c:formatCode>General</c:formatCode>
                  <c:ptCount val="6"/>
                  <c:pt idx="0">
                    <c:v>0</c:v>
                  </c:pt>
                  <c:pt idx="1">
                    <c:v>2.4611107235409442</c:v>
                  </c:pt>
                  <c:pt idx="2">
                    <c:v>5.8982046737335097</c:v>
                  </c:pt>
                  <c:pt idx="3">
                    <c:v>6.6564552340045147</c:v>
                  </c:pt>
                  <c:pt idx="4">
                    <c:v>5.6800945479871512</c:v>
                  </c:pt>
                  <c:pt idx="5">
                    <c:v>4.5555611987297464</c:v>
                  </c:pt>
                </c:numCache>
              </c:numRef>
            </c:plus>
            <c:minus>
              <c:numRef>
                <c:f>Sheet1!$B$62:$G$62</c:f>
                <c:numCache>
                  <c:formatCode>General</c:formatCode>
                  <c:ptCount val="6"/>
                  <c:pt idx="0">
                    <c:v>0</c:v>
                  </c:pt>
                  <c:pt idx="1">
                    <c:v>2.4611107235409442</c:v>
                  </c:pt>
                  <c:pt idx="2">
                    <c:v>5.8982046737335097</c:v>
                  </c:pt>
                  <c:pt idx="3">
                    <c:v>6.6564552340045147</c:v>
                  </c:pt>
                  <c:pt idx="4">
                    <c:v>5.6800945479871512</c:v>
                  </c:pt>
                  <c:pt idx="5">
                    <c:v>4.5555611987297464</c:v>
                  </c:pt>
                </c:numCache>
              </c:numRef>
            </c:minus>
            <c:spPr>
              <a:ln w="12700">
                <a:solidFill>
                  <a:srgbClr val="000000"/>
                </a:solidFill>
                <a:prstDash val="solid"/>
              </a:ln>
            </c:spPr>
          </c:errBars>
          <c:xVal>
            <c:numRef>
              <c:f>Sheet1!$B$36:$G$36</c:f>
              <c:numCache>
                <c:formatCode>General</c:formatCode>
                <c:ptCount val="6"/>
                <c:pt idx="0">
                  <c:v>0</c:v>
                </c:pt>
                <c:pt idx="1">
                  <c:v>25</c:v>
                </c:pt>
                <c:pt idx="2">
                  <c:v>50</c:v>
                </c:pt>
                <c:pt idx="3">
                  <c:v>100</c:v>
                </c:pt>
                <c:pt idx="4">
                  <c:v>150</c:v>
                </c:pt>
                <c:pt idx="5">
                  <c:v>200</c:v>
                </c:pt>
              </c:numCache>
            </c:numRef>
          </c:xVal>
          <c:yVal>
            <c:numRef>
              <c:f>Sheet1!$B$38:$G$38</c:f>
              <c:numCache>
                <c:formatCode>General</c:formatCode>
                <c:ptCount val="6"/>
                <c:pt idx="0">
                  <c:v>100</c:v>
                </c:pt>
                <c:pt idx="1">
                  <c:v>62.531005252407347</c:v>
                </c:pt>
                <c:pt idx="2">
                  <c:v>45.66969433907208</c:v>
                </c:pt>
                <c:pt idx="3">
                  <c:v>45.815598920338502</c:v>
                </c:pt>
                <c:pt idx="4">
                  <c:v>46.143333333333338</c:v>
                </c:pt>
                <c:pt idx="5">
                  <c:v>44.33424423694192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4A59-B44C-B140-0F33149B3EDF}"/>
            </c:ext>
          </c:extLst>
        </c:ser>
        <c:ser>
          <c:idx val="6"/>
          <c:order val="2"/>
          <c:tx>
            <c:v>mei-3</c:v>
          </c:tx>
          <c:spPr>
            <a:ln w="28575">
              <a:solidFill>
                <a:schemeClr val="tx1"/>
              </a:solidFill>
              <a:prstDash val="solid"/>
            </a:ln>
          </c:spPr>
          <c:marker>
            <c:symbol val="triangle"/>
            <c:size val="9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1!$B$63:$G$63</c:f>
                <c:numCache>
                  <c:formatCode>General</c:formatCode>
                  <c:ptCount val="6"/>
                  <c:pt idx="0">
                    <c:v>0</c:v>
                  </c:pt>
                  <c:pt idx="1">
                    <c:v>1.66658399395535</c:v>
                  </c:pt>
                  <c:pt idx="2">
                    <c:v>2.2258639324206762</c:v>
                  </c:pt>
                  <c:pt idx="3">
                    <c:v>4.7754455858469402</c:v>
                  </c:pt>
                  <c:pt idx="4">
                    <c:v>4.1908745662006597</c:v>
                  </c:pt>
                  <c:pt idx="5">
                    <c:v>2.7185592250287982</c:v>
                  </c:pt>
                </c:numCache>
              </c:numRef>
            </c:plus>
            <c:minus>
              <c:numRef>
                <c:f>Sheet1!$B$63:$G$63</c:f>
                <c:numCache>
                  <c:formatCode>General</c:formatCode>
                  <c:ptCount val="6"/>
                  <c:pt idx="0">
                    <c:v>0</c:v>
                  </c:pt>
                  <c:pt idx="1">
                    <c:v>1.66658399395535</c:v>
                  </c:pt>
                  <c:pt idx="2">
                    <c:v>2.2258639324206762</c:v>
                  </c:pt>
                  <c:pt idx="3">
                    <c:v>4.7754455858469402</c:v>
                  </c:pt>
                  <c:pt idx="4">
                    <c:v>4.1908745662006597</c:v>
                  </c:pt>
                  <c:pt idx="5">
                    <c:v>2.7185592250287982</c:v>
                  </c:pt>
                </c:numCache>
              </c:numRef>
            </c:minus>
            <c:spPr>
              <a:ln w="12700">
                <a:solidFill>
                  <a:srgbClr val="000000"/>
                </a:solidFill>
                <a:prstDash val="solid"/>
              </a:ln>
            </c:spPr>
          </c:errBars>
          <c:xVal>
            <c:numRef>
              <c:f>Sheet1!$B$36:$G$36</c:f>
              <c:numCache>
                <c:formatCode>General</c:formatCode>
                <c:ptCount val="6"/>
                <c:pt idx="0">
                  <c:v>0</c:v>
                </c:pt>
                <c:pt idx="1">
                  <c:v>25</c:v>
                </c:pt>
                <c:pt idx="2">
                  <c:v>50</c:v>
                </c:pt>
                <c:pt idx="3">
                  <c:v>100</c:v>
                </c:pt>
                <c:pt idx="4">
                  <c:v>150</c:v>
                </c:pt>
                <c:pt idx="5">
                  <c:v>200</c:v>
                </c:pt>
              </c:numCache>
            </c:numRef>
          </c:xVal>
          <c:yVal>
            <c:numRef>
              <c:f>Sheet1!$B$39:$G$39</c:f>
              <c:numCache>
                <c:formatCode>General</c:formatCode>
                <c:ptCount val="6"/>
                <c:pt idx="0">
                  <c:v>100</c:v>
                </c:pt>
                <c:pt idx="1">
                  <c:v>81.919088013895646</c:v>
                </c:pt>
                <c:pt idx="2">
                  <c:v>74.672986392582217</c:v>
                </c:pt>
                <c:pt idx="3">
                  <c:v>45.879053271569198</c:v>
                </c:pt>
                <c:pt idx="4">
                  <c:v>19.91</c:v>
                </c:pt>
                <c:pt idx="5">
                  <c:v>13.3909583092067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4A59-B44C-B140-0F33149B3ED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27149256"/>
        <c:axId val="-2079070664"/>
      </c:scatterChart>
      <c:valAx>
        <c:axId val="212714925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lang="ja-JP" sz="1400" b="0">
                    <a:latin typeface="Helvetica"/>
                    <a:cs typeface="Helvetica"/>
                  </a:defRPr>
                </a:pPr>
                <a:r>
                  <a:rPr lang="en-US" sz="1400" b="0">
                    <a:latin typeface="Helvetica"/>
                    <a:cs typeface="Helvetica"/>
                  </a:rPr>
                  <a:t>Dose (Gy)</a:t>
                </a:r>
              </a:p>
            </c:rich>
          </c:tx>
          <c:layout>
            <c:manualLayout>
              <c:xMode val="edge"/>
              <c:yMode val="edge"/>
              <c:x val="0.422834449010626"/>
              <c:y val="0.88888966656401702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spPr>
          <a:ln w="25400">
            <a:solidFill>
              <a:schemeClr val="tx1"/>
            </a:solidFill>
          </a:ln>
        </c:spPr>
        <c:txPr>
          <a:bodyPr/>
          <a:lstStyle/>
          <a:p>
            <a:pPr>
              <a:defRPr lang="ja-JP">
                <a:latin typeface="Helvetica" charset="0"/>
                <a:ea typeface="Helvetica" charset="0"/>
                <a:cs typeface="Helvetica" charset="0"/>
              </a:defRPr>
            </a:pPr>
            <a:endParaRPr lang="ja-JP"/>
          </a:p>
        </c:txPr>
        <c:crossAx val="-2079070664"/>
        <c:crosses val="autoZero"/>
        <c:crossBetween val="midCat"/>
      </c:valAx>
      <c:valAx>
        <c:axId val="-2079070664"/>
        <c:scaling>
          <c:logBase val="10"/>
          <c:orientation val="minMax"/>
        </c:scaling>
        <c:delete val="0"/>
        <c:axPos val="l"/>
        <c:majorGridlines>
          <c:spPr>
            <a:ln w="19050">
              <a:prstDash val="dash"/>
            </a:ln>
          </c:spPr>
        </c:majorGridlines>
        <c:title>
          <c:tx>
            <c:rich>
              <a:bodyPr/>
              <a:lstStyle/>
              <a:p>
                <a:pPr>
                  <a:defRPr lang="ja-JP" sz="1400" b="0">
                    <a:latin typeface="Helvetica"/>
                    <a:cs typeface="Helvetica"/>
                  </a:defRPr>
                </a:pPr>
                <a:r>
                  <a:rPr lang="en-US" altLang="en-US" sz="1400" b="0">
                    <a:latin typeface="Helvetica"/>
                    <a:cs typeface="Helvetica"/>
                  </a:rPr>
                  <a:t>Survival (%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 w="25400">
            <a:solidFill>
              <a:schemeClr val="tx1"/>
            </a:solidFill>
          </a:ln>
        </c:spPr>
        <c:txPr>
          <a:bodyPr/>
          <a:lstStyle/>
          <a:p>
            <a:pPr>
              <a:defRPr lang="ja-JP">
                <a:latin typeface="Helvetica" charset="0"/>
                <a:ea typeface="Helvetica" charset="0"/>
                <a:cs typeface="Helvetica" charset="0"/>
              </a:defRPr>
            </a:pPr>
            <a:endParaRPr lang="ja-JP"/>
          </a:p>
        </c:txPr>
        <c:crossAx val="2127149256"/>
        <c:crosses val="autoZero"/>
        <c:crossBetween val="midCat"/>
      </c:valAx>
      <c:spPr>
        <a:ln w="25400"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txPr>
    <a:bodyPr/>
    <a:lstStyle/>
    <a:p>
      <a:pPr>
        <a:defRPr>
          <a:latin typeface="+mn-lt"/>
          <a:cs typeface="ＭＳ Ｐゴシック (Body)"/>
        </a:defRPr>
      </a:pPr>
      <a:endParaRPr lang="ja-JP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ja-JP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3240336147484"/>
          <c:y val="4.9220204687367201E-2"/>
          <c:w val="0.77790745180958698"/>
          <c:h val="0.78056791338582698"/>
        </c:manualLayout>
      </c:layout>
      <c:scatterChart>
        <c:scatterStyle val="lineMarker"/>
        <c:varyColors val="0"/>
        <c:ser>
          <c:idx val="0"/>
          <c:order val="0"/>
          <c:tx>
            <c:v>wt</c:v>
          </c:tx>
          <c:spPr>
            <a:ln>
              <a:solidFill>
                <a:schemeClr val="tx1"/>
              </a:solidFill>
            </a:ln>
          </c:spPr>
          <c:marker>
            <c:symbol val="plus"/>
            <c:size val="9"/>
            <c:spPr>
              <a:solidFill>
                <a:schemeClr val="tx1"/>
              </a:solidFill>
              <a:ln>
                <a:solidFill>
                  <a:sysClr val="windowText" lastClr="000000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[WT-ERRORBAR.xlsx]Sheet1'!$F$5:$J$5</c:f>
                <c:numCache>
                  <c:formatCode>General</c:formatCode>
                  <c:ptCount val="5"/>
                  <c:pt idx="0">
                    <c:v>1.23648546141729</c:v>
                  </c:pt>
                  <c:pt idx="1">
                    <c:v>0.95673871626135198</c:v>
                  </c:pt>
                  <c:pt idx="2">
                    <c:v>5.2968593288853754</c:v>
                  </c:pt>
                  <c:pt idx="3">
                    <c:v>6.4356914935382896</c:v>
                  </c:pt>
                  <c:pt idx="4">
                    <c:v>6.9557219026855854</c:v>
                  </c:pt>
                </c:numCache>
              </c:numRef>
            </c:plus>
            <c:minus>
              <c:numRef>
                <c:f>'[WT-ERRORBAR.xlsx]Sheet1'!$F$5:$J$5</c:f>
                <c:numCache>
                  <c:formatCode>General</c:formatCode>
                  <c:ptCount val="5"/>
                  <c:pt idx="0">
                    <c:v>1.23648546141729</c:v>
                  </c:pt>
                  <c:pt idx="1">
                    <c:v>0.95673871626135198</c:v>
                  </c:pt>
                  <c:pt idx="2">
                    <c:v>5.2968593288853754</c:v>
                  </c:pt>
                  <c:pt idx="3">
                    <c:v>6.4356914935382896</c:v>
                  </c:pt>
                  <c:pt idx="4">
                    <c:v>6.9557219026855854</c:v>
                  </c:pt>
                </c:numCache>
              </c:numRef>
            </c:minus>
          </c:errBars>
          <c:errBars>
            <c:errDir val="x"/>
            <c:errBarType val="both"/>
            <c:errValType val="fixedVal"/>
            <c:noEndCap val="0"/>
            <c:val val="1"/>
          </c:errBars>
          <c:xVal>
            <c:numRef>
              <c:f>'[WT-ERRORBAR.xlsx]Sheet1'!$F$12:$I$12</c:f>
              <c:numCache>
                <c:formatCode>General</c:formatCode>
                <c:ptCount val="4"/>
                <c:pt idx="0">
                  <c:v>25</c:v>
                </c:pt>
                <c:pt idx="1">
                  <c:v>50</c:v>
                </c:pt>
                <c:pt idx="2">
                  <c:v>100</c:v>
                </c:pt>
                <c:pt idx="3">
                  <c:v>200</c:v>
                </c:pt>
              </c:numCache>
            </c:numRef>
          </c:xVal>
          <c:yVal>
            <c:numRef>
              <c:f>'[WT-ERRORBAR.xlsx]Sheet1'!$F$13:$I$13</c:f>
              <c:numCache>
                <c:formatCode>0.00E+00</c:formatCode>
                <c:ptCount val="4"/>
                <c:pt idx="0">
                  <c:v>2.9933333333333341</c:v>
                </c:pt>
                <c:pt idx="1">
                  <c:v>5.3111111111111109</c:v>
                </c:pt>
                <c:pt idx="2">
                  <c:v>32.875</c:v>
                </c:pt>
                <c:pt idx="3">
                  <c:v>42.15000000000001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0BB-684D-9C56-9F32E5F8297D}"/>
            </c:ext>
          </c:extLst>
        </c:ser>
        <c:ser>
          <c:idx val="1"/>
          <c:order val="1"/>
          <c:tx>
            <c:v>mus-52</c:v>
          </c:tx>
          <c:spPr>
            <a:ln>
              <a:solidFill>
                <a:schemeClr val="tx1"/>
              </a:solidFill>
            </a:ln>
          </c:spPr>
          <c:marker>
            <c:symbol val="circle"/>
            <c:size val="9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[KU-ERRORBAR.xlsx]Sheet1'!$G$26:$J$26</c:f>
                <c:numCache>
                  <c:formatCode>General</c:formatCode>
                  <c:ptCount val="4"/>
                  <c:pt idx="0">
                    <c:v>0.67262080699307902</c:v>
                  </c:pt>
                  <c:pt idx="1">
                    <c:v>6.7451635450891834</c:v>
                  </c:pt>
                  <c:pt idx="2">
                    <c:v>0</c:v>
                  </c:pt>
                  <c:pt idx="3">
                    <c:v>3.399101188386259</c:v>
                  </c:pt>
                </c:numCache>
              </c:numRef>
            </c:plus>
            <c:minus>
              <c:numRef>
                <c:f>'[KU-ERRORBAR.xlsx]Sheet1'!$G$26:$J$26</c:f>
                <c:numCache>
                  <c:formatCode>General</c:formatCode>
                  <c:ptCount val="4"/>
                  <c:pt idx="0">
                    <c:v>0.67262080699307902</c:v>
                  </c:pt>
                  <c:pt idx="1">
                    <c:v>6.7451635450891834</c:v>
                  </c:pt>
                  <c:pt idx="2">
                    <c:v>0</c:v>
                  </c:pt>
                  <c:pt idx="3">
                    <c:v>3.399101188386259</c:v>
                  </c:pt>
                </c:numCache>
              </c:numRef>
            </c:minus>
          </c:errBars>
          <c:errBars>
            <c:errDir val="x"/>
            <c:errBarType val="both"/>
            <c:errValType val="fixedVal"/>
            <c:noEndCap val="0"/>
            <c:val val="1"/>
          </c:errBars>
          <c:xVal>
            <c:numRef>
              <c:f>'[KU-ERRORBAR.xlsx]Sheet1'!$G$33:$J$33</c:f>
              <c:numCache>
                <c:formatCode>General</c:formatCode>
                <c:ptCount val="4"/>
                <c:pt idx="0">
                  <c:v>50</c:v>
                </c:pt>
                <c:pt idx="1">
                  <c:v>100</c:v>
                </c:pt>
                <c:pt idx="2">
                  <c:v>150</c:v>
                </c:pt>
                <c:pt idx="3">
                  <c:v>200</c:v>
                </c:pt>
              </c:numCache>
            </c:numRef>
          </c:xVal>
          <c:yVal>
            <c:numRef>
              <c:f>'[KU-ERRORBAR.xlsx]Sheet1'!$G$34:$J$34</c:f>
              <c:numCache>
                <c:formatCode>0.00E+00</c:formatCode>
                <c:ptCount val="4"/>
                <c:pt idx="0" formatCode="General">
                  <c:v>2.1733333333333338</c:v>
                </c:pt>
                <c:pt idx="1">
                  <c:v>12.015000000000001</c:v>
                </c:pt>
                <c:pt idx="2">
                  <c:v>18.2</c:v>
                </c:pt>
                <c:pt idx="3">
                  <c:v>25.76666666666666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20BB-684D-9C56-9F32E5F8297D}"/>
            </c:ext>
          </c:extLst>
        </c:ser>
        <c:ser>
          <c:idx val="2"/>
          <c:order val="2"/>
          <c:tx>
            <c:v>mei-3</c:v>
          </c:tx>
          <c:spPr>
            <a:ln>
              <a:solidFill>
                <a:schemeClr val="tx1"/>
              </a:solidFill>
            </a:ln>
          </c:spPr>
          <c:marker>
            <c:symbol val="triangle"/>
            <c:size val="9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[MEI-ERRORBAR.xlsx]Sheet1'!$F$13:$J$13</c:f>
                <c:numCache>
                  <c:formatCode>General</c:formatCode>
                  <c:ptCount val="5"/>
                  <c:pt idx="0">
                    <c:v>7.8631800182876512</c:v>
                  </c:pt>
                  <c:pt idx="1">
                    <c:v>14.94482097832136</c:v>
                  </c:pt>
                  <c:pt idx="2">
                    <c:v>14.316605225582871</c:v>
                  </c:pt>
                  <c:pt idx="3">
                    <c:v>0</c:v>
                  </c:pt>
                  <c:pt idx="4">
                    <c:v>22.63396333602002</c:v>
                  </c:pt>
                </c:numCache>
              </c:numRef>
            </c:plus>
            <c:minus>
              <c:numRef>
                <c:f>'[MEI-ERRORBAR.xlsx]Sheet1'!$F$13:$J$13</c:f>
                <c:numCache>
                  <c:formatCode>General</c:formatCode>
                  <c:ptCount val="5"/>
                  <c:pt idx="0">
                    <c:v>7.8631800182876512</c:v>
                  </c:pt>
                  <c:pt idx="1">
                    <c:v>14.94482097832136</c:v>
                  </c:pt>
                  <c:pt idx="2">
                    <c:v>14.316605225582871</c:v>
                  </c:pt>
                  <c:pt idx="3">
                    <c:v>0</c:v>
                  </c:pt>
                  <c:pt idx="4">
                    <c:v>22.63396333602002</c:v>
                  </c:pt>
                </c:numCache>
              </c:numRef>
            </c:minus>
          </c:errBars>
          <c:errBars>
            <c:errDir val="x"/>
            <c:errBarType val="both"/>
            <c:errValType val="fixedVal"/>
            <c:noEndCap val="0"/>
            <c:val val="1"/>
          </c:errBars>
          <c:xVal>
            <c:numRef>
              <c:f>'[MEI-ERRORBAR.xlsx]Sheet1'!$F$20:$J$20</c:f>
              <c:numCache>
                <c:formatCode>General</c:formatCode>
                <c:ptCount val="5"/>
                <c:pt idx="0">
                  <c:v>25</c:v>
                </c:pt>
                <c:pt idx="1">
                  <c:v>50</c:v>
                </c:pt>
                <c:pt idx="2">
                  <c:v>100</c:v>
                </c:pt>
                <c:pt idx="3">
                  <c:v>150</c:v>
                </c:pt>
                <c:pt idx="4">
                  <c:v>200</c:v>
                </c:pt>
              </c:numCache>
            </c:numRef>
          </c:xVal>
          <c:yVal>
            <c:numRef>
              <c:f>'[MEI-ERRORBAR.xlsx]Sheet1'!$F$21:$J$21</c:f>
              <c:numCache>
                <c:formatCode>General</c:formatCode>
                <c:ptCount val="5"/>
                <c:pt idx="0">
                  <c:v>22.32</c:v>
                </c:pt>
                <c:pt idx="1">
                  <c:v>40.213333333333331</c:v>
                </c:pt>
                <c:pt idx="2" formatCode="0.00E+00">
                  <c:v>86.233333333333249</c:v>
                </c:pt>
                <c:pt idx="3" formatCode="0.00E+00">
                  <c:v>114.8</c:v>
                </c:pt>
                <c:pt idx="4" formatCode="0.00E+00">
                  <c:v>185.3333333333347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20BB-684D-9C56-9F32E5F8297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2075440344"/>
        <c:axId val="-2075433720"/>
      </c:scatterChart>
      <c:valAx>
        <c:axId val="-207544034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lang="zh-CN" sz="1400" b="0">
                    <a:latin typeface="Helvetica"/>
                    <a:cs typeface="Helvetica"/>
                  </a:defRPr>
                </a:pPr>
                <a:r>
                  <a:rPr lang="en-US" altLang="en-US" sz="1400" b="0" dirty="0">
                    <a:latin typeface="Helvetica"/>
                    <a:cs typeface="Helvetica"/>
                  </a:rPr>
                  <a:t>Dose (</a:t>
                </a:r>
                <a:r>
                  <a:rPr lang="en-US" altLang="en-US" sz="1400" b="0" dirty="0" err="1">
                    <a:latin typeface="Helvetica"/>
                    <a:cs typeface="Helvetica"/>
                  </a:rPr>
                  <a:t>Gy</a:t>
                </a:r>
                <a:r>
                  <a:rPr lang="en-US" altLang="en-US" sz="1400" b="0" dirty="0">
                    <a:latin typeface="Helvetica"/>
                    <a:cs typeface="Helvetica"/>
                  </a:rPr>
                  <a:t>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 w="25400">
            <a:solidFill>
              <a:schemeClr val="tx1"/>
            </a:solidFill>
          </a:ln>
        </c:spPr>
        <c:txPr>
          <a:bodyPr/>
          <a:lstStyle/>
          <a:p>
            <a:pPr>
              <a:defRPr lang="zh-CN" sz="1200" b="0" baseline="0">
                <a:latin typeface="Helvetica" charset="0"/>
                <a:ea typeface="Helvetica" charset="0"/>
                <a:cs typeface="Helvetica" charset="0"/>
              </a:defRPr>
            </a:pPr>
            <a:endParaRPr lang="ja-JP"/>
          </a:p>
        </c:txPr>
        <c:crossAx val="-2075433720"/>
        <c:crosses val="autoZero"/>
        <c:crossBetween val="midCat"/>
      </c:valAx>
      <c:valAx>
        <c:axId val="-2075433720"/>
        <c:scaling>
          <c:logBase val="10"/>
          <c:orientation val="minMax"/>
        </c:scaling>
        <c:delete val="0"/>
        <c:axPos val="l"/>
        <c:majorGridlines>
          <c:spPr>
            <a:ln w="19050">
              <a:prstDash val="dash"/>
            </a:ln>
          </c:spPr>
        </c:majorGridlines>
        <c:title>
          <c:tx>
            <c:rich>
              <a:bodyPr rot="-5400000" vert="horz"/>
              <a:lstStyle/>
              <a:p>
                <a:pPr marL="0" marR="0" indent="0" algn="ctr" defTabSz="914400" rtl="0" eaLnBrk="1" fontAlgn="auto" latinLnBrk="0" hangingPunct="1">
                  <a:lnSpc>
                    <a:spcPct val="100000"/>
                  </a:lnSpc>
                  <a:spcBef>
                    <a:spcPts val="0"/>
                  </a:spcBef>
                  <a:spcAft>
                    <a:spcPts val="0"/>
                  </a:spcAft>
                  <a:buClrTx/>
                  <a:buSzTx/>
                  <a:buFontTx/>
                  <a:buNone/>
                  <a:tabLst/>
                  <a:defRPr lang="zh-CN" sz="1400" b="0" i="0" u="none" strike="noStrike" kern="1200" baseline="0">
                    <a:solidFill>
                      <a:sysClr val="windowText" lastClr="000000"/>
                    </a:solidFill>
                    <a:latin typeface="Helvetica" charset="0"/>
                    <a:ea typeface="Helvetica" charset="0"/>
                    <a:cs typeface="Helvetica" charset="0"/>
                  </a:defRPr>
                </a:pPr>
                <a:r>
                  <a:rPr lang="en-US" altLang="zh-CN" sz="1400" b="0" i="0" baseline="0" dirty="0">
                    <a:latin typeface="Helvetica" charset="0"/>
                    <a:ea typeface="Helvetica" charset="0"/>
                    <a:cs typeface="Helvetica" charset="0"/>
                  </a:rPr>
                  <a:t>M</a:t>
                </a:r>
                <a:r>
                  <a:rPr lang="en-US" sz="1400" b="0" i="0" baseline="0" dirty="0">
                    <a:latin typeface="Helvetica" charset="0"/>
                    <a:ea typeface="Helvetica" charset="0"/>
                    <a:cs typeface="Helvetica" charset="0"/>
                  </a:rPr>
                  <a:t>utation Frequency (per 10</a:t>
                </a:r>
                <a:r>
                  <a:rPr lang="en-US" sz="1400" b="0" i="0" baseline="30000" dirty="0">
                    <a:latin typeface="Helvetica" charset="0"/>
                    <a:ea typeface="Helvetica" charset="0"/>
                    <a:cs typeface="Helvetica" charset="0"/>
                  </a:rPr>
                  <a:t>6 </a:t>
                </a:r>
                <a:r>
                  <a:rPr lang="en-US" sz="1400" b="0" i="0" baseline="0" dirty="0">
                    <a:latin typeface="Helvetica" charset="0"/>
                    <a:ea typeface="Helvetica" charset="0"/>
                    <a:cs typeface="Helvetica" charset="0"/>
                  </a:rPr>
                  <a:t>conidia)</a:t>
                </a:r>
                <a:endParaRPr lang="zh-CN" sz="1400" b="0" dirty="0">
                  <a:latin typeface="Helvetica" charset="0"/>
                  <a:ea typeface="Helvetica" charset="0"/>
                  <a:cs typeface="Helvetica" charset="0"/>
                </a:endParaRPr>
              </a:p>
              <a:p>
                <a:pPr marL="0" marR="0" indent="0" algn="ctr" defTabSz="914400" rtl="0" eaLnBrk="1" fontAlgn="auto" latinLnBrk="0" hangingPunct="1">
                  <a:lnSpc>
                    <a:spcPct val="100000"/>
                  </a:lnSpc>
                  <a:spcBef>
                    <a:spcPts val="0"/>
                  </a:spcBef>
                  <a:spcAft>
                    <a:spcPts val="0"/>
                  </a:spcAft>
                  <a:buClrTx/>
                  <a:buSzTx/>
                  <a:buFontTx/>
                  <a:buNone/>
                  <a:tabLst/>
                  <a:defRPr lang="zh-CN" sz="1400" b="0" i="0" u="none" strike="noStrike" kern="1200" baseline="0">
                    <a:solidFill>
                      <a:sysClr val="windowText" lastClr="000000"/>
                    </a:solidFill>
                    <a:latin typeface="Helvetica" charset="0"/>
                    <a:ea typeface="Helvetica" charset="0"/>
                    <a:cs typeface="Helvetica" charset="0"/>
                  </a:defRPr>
                </a:pPr>
                <a:endParaRPr lang="zh-CN" altLang="en-US" sz="1400" b="0" dirty="0">
                  <a:latin typeface="Helvetica" charset="0"/>
                  <a:ea typeface="Helvetica" charset="0"/>
                  <a:cs typeface="Helvetica" charset="0"/>
                </a:endParaRPr>
              </a:p>
            </c:rich>
          </c:tx>
          <c:layout>
            <c:manualLayout>
              <c:xMode val="edge"/>
              <c:yMode val="edge"/>
              <c:x val="1.0568587951352E-2"/>
              <c:y val="9.7483267716535205E-2"/>
            </c:manualLayout>
          </c:layout>
          <c:overlay val="0"/>
        </c:title>
        <c:numFmt formatCode="General" sourceLinked="0"/>
        <c:majorTickMark val="out"/>
        <c:minorTickMark val="none"/>
        <c:tickLblPos val="nextTo"/>
        <c:spPr>
          <a:ln w="25400">
            <a:solidFill>
              <a:schemeClr val="tx1"/>
            </a:solidFill>
          </a:ln>
        </c:spPr>
        <c:txPr>
          <a:bodyPr/>
          <a:lstStyle/>
          <a:p>
            <a:pPr>
              <a:defRPr lang="zh-CN" sz="1200" b="0">
                <a:latin typeface="Helvetica" charset="0"/>
                <a:ea typeface="Helvetica" charset="0"/>
                <a:cs typeface="Helvetica" charset="0"/>
              </a:defRPr>
            </a:pPr>
            <a:endParaRPr lang="ja-JP"/>
          </a:p>
        </c:txPr>
        <c:crossAx val="-2075440344"/>
        <c:crosses val="autoZero"/>
        <c:crossBetween val="midCat"/>
      </c:valAx>
      <c:spPr>
        <a:ln w="25400"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400D8385-FF0A-3E43-9630-EBDDDA1EBE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0</TotalTime>
  <Pages>10</Pages>
  <Words>1293</Words>
  <Characters>7373</Characters>
  <Application>Microsoft Office Word</Application>
  <DocSecurity>0</DocSecurity>
  <Lines>61</Lines>
  <Paragraphs>17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8649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shinh</cp:lastModifiedBy>
  <cp:revision>21</cp:revision>
  <cp:lastPrinted>2018-09-18T05:49:00Z</cp:lastPrinted>
  <dcterms:created xsi:type="dcterms:W3CDTF">2017-08-07T01:29:00Z</dcterms:created>
  <dcterms:modified xsi:type="dcterms:W3CDTF">2018-09-18T08:28:00Z</dcterms:modified>
  <cp:category/>
</cp:coreProperties>
</file>